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lastRenderedPageBreak/>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44EB2C14" w14:textId="1AFC6C91"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D06C66C" w14:textId="534F676B"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7F6D7D4" w14:textId="2232D2A9"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3C2BB81" w14:textId="2996EF67"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0A01562" w14:textId="09CF73B3"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861426B" w14:textId="02611A6C"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63DD957" w14:textId="338D5130"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7DC7A99B" w14:textId="277E3C15"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6FC298B1" w14:textId="432CA61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1768A208" w14:textId="52EDEA4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41CDDC2" w14:textId="73DC9FEB"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2740E95" w14:textId="1ABAF5C6"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96018F6" w14:textId="1645996A"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125A7">
              <w:rPr>
                <w:noProof/>
                <w:webHidden/>
              </w:rPr>
              <w:t>11</w:t>
            </w:r>
            <w:r w:rsidR="006108D4">
              <w:rPr>
                <w:noProof/>
                <w:webHidden/>
              </w:rPr>
              <w:fldChar w:fldCharType="end"/>
            </w:r>
          </w:hyperlink>
        </w:p>
        <w:p w14:paraId="36AA5D00" w14:textId="3C96E5D1"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125A7">
              <w:rPr>
                <w:noProof/>
                <w:webHidden/>
              </w:rPr>
              <w:t>17</w:t>
            </w:r>
            <w:r w:rsidR="006108D4">
              <w:rPr>
                <w:noProof/>
                <w:webHidden/>
              </w:rPr>
              <w:fldChar w:fldCharType="end"/>
            </w:r>
          </w:hyperlink>
        </w:p>
        <w:p w14:paraId="40BEAC5B" w14:textId="5CDD9FFA"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6DE6F35A" w14:textId="20F3A690"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5012AACC" w14:textId="2CD280B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72F2B8C" w14:textId="7BB70F53"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67A69916" w14:textId="35BFD50C"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D4BCB50" w14:textId="56AE51F4"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5FC3B299" w14:textId="04451B28"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71A77F35" w14:textId="3CD96B5D"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41C7F61C" w14:textId="0B8129C9"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2F3972B4" w14:textId="50F84441"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49F237C2" w14:textId="6742E2C6"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6C51FB8B" w14:textId="5F8F2E02"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125A7">
              <w:rPr>
                <w:noProof/>
                <w:webHidden/>
              </w:rPr>
              <w:t>25</w:t>
            </w:r>
            <w:r w:rsidR="006108D4">
              <w:rPr>
                <w:noProof/>
                <w:webHidden/>
              </w:rPr>
              <w:fldChar w:fldCharType="end"/>
            </w:r>
          </w:hyperlink>
        </w:p>
        <w:p w14:paraId="202BFD2F" w14:textId="725E67CB"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125A7">
              <w:rPr>
                <w:noProof/>
                <w:webHidden/>
              </w:rPr>
              <w:t>26</w:t>
            </w:r>
            <w:r w:rsidR="006108D4">
              <w:rPr>
                <w:noProof/>
                <w:webHidden/>
              </w:rPr>
              <w:fldChar w:fldCharType="end"/>
            </w:r>
          </w:hyperlink>
        </w:p>
        <w:p w14:paraId="529CA6F3" w14:textId="3EA1EC76"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125A7">
              <w:rPr>
                <w:noProof/>
                <w:webHidden/>
              </w:rPr>
              <w:t>28</w:t>
            </w:r>
            <w:r w:rsidR="006108D4">
              <w:rPr>
                <w:noProof/>
                <w:webHidden/>
              </w:rPr>
              <w:fldChar w:fldCharType="end"/>
            </w:r>
          </w:hyperlink>
        </w:p>
        <w:p w14:paraId="5EBD9EED" w14:textId="4A2C8128"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125A7">
              <w:rPr>
                <w:noProof/>
                <w:webHidden/>
              </w:rPr>
              <w:t>30</w:t>
            </w:r>
            <w:r w:rsidR="006108D4">
              <w:rPr>
                <w:noProof/>
                <w:webHidden/>
              </w:rPr>
              <w:fldChar w:fldCharType="end"/>
            </w:r>
          </w:hyperlink>
        </w:p>
        <w:p w14:paraId="2B86E475" w14:textId="16BE51D4"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70F727BB" w14:textId="63CA1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54BC18DC" w14:textId="131BF5B8"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125A7">
              <w:rPr>
                <w:noProof/>
                <w:webHidden/>
              </w:rPr>
              <w:t>37</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23F91331" w:rsidR="00AA229D" w:rsidRDefault="00AA229D" w:rsidP="00AA229D">
      <w:bookmarkStart w:id="5" w:name="_Toc155434862"/>
      <w:r>
        <w:t>...</w:t>
      </w:r>
    </w:p>
    <w:p w14:paraId="30CF08A6" w14:textId="06456681" w:rsidR="00E94972" w:rsidRDefault="00E94972" w:rsidP="00E94972">
      <w:pPr>
        <w:pStyle w:val="Heading2"/>
      </w:pPr>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5"/>
      <w:proofErr w:type="spellEnd"/>
    </w:p>
    <w:p w14:paraId="2D45E1FF" w14:textId="2BB274BB" w:rsidR="00E94972" w:rsidRDefault="00E94972" w:rsidP="00E94972">
      <w:pPr>
        <w:pStyle w:val="Heading3"/>
      </w:pPr>
      <w:bookmarkStart w:id="6" w:name="_Toc155434863"/>
      <w:proofErr w:type="spellStart"/>
      <w:r>
        <w:t>Začetki</w:t>
      </w:r>
      <w:proofErr w:type="spellEnd"/>
      <w:r w:rsidR="00E54E1E">
        <w:t xml:space="preserve"> in </w:t>
      </w:r>
      <w:proofErr w:type="spellStart"/>
      <w:r w:rsidR="00E54E1E">
        <w:t>razvoj</w:t>
      </w:r>
      <w:proofErr w:type="spellEnd"/>
      <w:r w:rsidR="00E54E1E">
        <w:t xml:space="preserve"> </w:t>
      </w:r>
      <w:r>
        <w:t xml:space="preserve">dela v </w:t>
      </w:r>
      <w:bookmarkEnd w:id="6"/>
      <w:proofErr w:type="spellStart"/>
      <w:r w:rsidR="000F5155">
        <w:t>skupini</w:t>
      </w:r>
      <w:proofErr w:type="spellEnd"/>
    </w:p>
    <w:p w14:paraId="0261E4D1" w14:textId="6C3A2F3D" w:rsidR="00E94972" w:rsidRDefault="003F36CC" w:rsidP="003F36CC">
      <w:pPr>
        <w:pStyle w:val="Heading4"/>
      </w:pPr>
      <w:proofErr w:type="spellStart"/>
      <w:r>
        <w:t>Začetki</w:t>
      </w:r>
      <w:proofErr w:type="spellEnd"/>
    </w:p>
    <w:p w14:paraId="38059D62" w14:textId="11D5A316"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instrText xml:space="preserve"> ADDIN ZOTERO_ITEM CSL_CITATION {"citationID":"Tdn1ei7o","properties":{"formattedCitation":"(Johnson &amp; Johnson, 2021)","plainCitation":"(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Pr="008E1303">
        <w:rPr>
          <w:rFonts w:ascii="Calibri" w:hAnsi="Calibri" w:cs="Calibri"/>
        </w:rPr>
        <w:t>(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t>Razvoj</w:t>
      </w:r>
      <w:proofErr w:type="spellEnd"/>
    </w:p>
    <w:p w14:paraId="455E1C16" w14:textId="47B0D269"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8E4BA0">
        <w:instrText xml:space="preserve"> ADDIN ZOTERO_ITEM CSL_CITATION {"citationID":"fbBQAwUO","properties":{"formattedCitation":"(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8E4BA0" w:rsidRPr="008E4BA0">
        <w:rPr>
          <w:rFonts w:ascii="Calibri" w:hAnsi="Calibri" w:cs="Calibri"/>
        </w:rPr>
        <w:t>(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66BB3E26"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t>kooperativno</w:t>
      </w:r>
      <w:proofErr w:type="spellEnd"/>
      <w:r>
        <w:t xml:space="preserve"> (</w:t>
      </w:r>
      <w:proofErr w:type="spellStart"/>
      <w:r>
        <w:t>angl.</w:t>
      </w:r>
      <w:proofErr w:type="spellEnd"/>
      <w:r>
        <w:t xml:space="preserve"> cooperative) </w:t>
      </w:r>
      <w:proofErr w:type="spellStart"/>
      <w:r>
        <w:t>učenje</w:t>
      </w:r>
      <w:proofErr w:type="spellEnd"/>
      <w:r>
        <w:t xml:space="preserve"> (Yang).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B26F21">
        <w:t>kooperativ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w:t>
      </w:r>
      <w:r w:rsidR="00B26F21">
        <w:lastRenderedPageBreak/>
        <w:t xml:space="preserve">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27FBB78B" w:rsidR="00525819" w:rsidRDefault="00525819" w:rsidP="00525819">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w:t>
      </w:r>
      <w:proofErr w:type="spellStart"/>
      <w:r>
        <w:t>Razlike</w:t>
      </w:r>
      <w:proofErr w:type="spellEnd"/>
      <w:r>
        <w:t xml:space="preserve"> med </w:t>
      </w:r>
      <w:proofErr w:type="spellStart"/>
      <w:r>
        <w:t>kolaborativnim</w:t>
      </w:r>
      <w:proofErr w:type="spellEnd"/>
      <w:r>
        <w:t xml:space="preserve"> in </w:t>
      </w:r>
      <w:proofErr w:type="spellStart"/>
      <w:r>
        <w:t>kooperativ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0224028A" w:rsidR="00525819" w:rsidRDefault="00525819" w:rsidP="003F36CC">
            <w:proofErr w:type="spellStart"/>
            <w:r>
              <w:t>Kooperativno</w:t>
            </w:r>
            <w:proofErr w:type="spellEnd"/>
            <w:r>
              <w:t xml:space="preserve"> </w:t>
            </w:r>
            <w:proofErr w:type="spellStart"/>
            <w:r>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študij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lastRenderedPageBreak/>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23CAA105" w14:textId="52CED825" w:rsidR="00E54E1E" w:rsidRDefault="00E54E1E" w:rsidP="00E54E1E">
      <w:bookmarkStart w:id="7" w:name="_Toc155434864"/>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w:t>
      </w:r>
      <w:proofErr w:type="spellStart"/>
      <w:r w:rsidRPr="00E54E1E">
        <w:rPr>
          <w:rFonts w:ascii="Calibri" w:hAnsi="Calibri" w:cs="Calibri"/>
          <w:kern w:val="0"/>
        </w:rPr>
        <w:t>Razdevšek</w:t>
      </w:r>
      <w:proofErr w:type="spellEnd"/>
      <w:r w:rsidRPr="00E54E1E">
        <w:rPr>
          <w:rFonts w:ascii="Calibri" w:hAnsi="Calibri" w:cs="Calibri"/>
          <w:kern w:val="0"/>
        </w:rPr>
        <w:t>-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w:t>
      </w:r>
      <w:proofErr w:type="spellStart"/>
      <w:r w:rsidR="00AC21DD" w:rsidRPr="00AC21DD">
        <w:rPr>
          <w:rFonts w:ascii="Calibri" w:hAnsi="Calibri" w:cs="Calibri"/>
          <w:kern w:val="0"/>
        </w:rPr>
        <w:t>Šilih</w:t>
      </w:r>
      <w:proofErr w:type="spellEnd"/>
      <w:r w:rsidR="00AC21DD" w:rsidRPr="00AC21DD">
        <w:rPr>
          <w:rFonts w:ascii="Calibri" w:hAnsi="Calibri" w:cs="Calibri"/>
          <w:kern w:val="0"/>
        </w:rPr>
        <w:t>,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proofErr w:type="spellStart"/>
      <w:r>
        <w:t>Potek</w:t>
      </w:r>
      <w:proofErr w:type="spellEnd"/>
      <w:r>
        <w:t xml:space="preserve"> in </w:t>
      </w:r>
      <w:proofErr w:type="spellStart"/>
      <w:r>
        <w:t>struktura</w:t>
      </w:r>
      <w:proofErr w:type="spellEnd"/>
      <w:r>
        <w:t xml:space="preserve"> dela v </w:t>
      </w:r>
      <w:bookmarkEnd w:id="7"/>
      <w:proofErr w:type="spellStart"/>
      <w:r w:rsidR="00324582">
        <w:t>skupini</w:t>
      </w:r>
      <w:proofErr w:type="spellEnd"/>
    </w:p>
    <w:p w14:paraId="4F24A909" w14:textId="522B41A6" w:rsidR="00E94972" w:rsidRDefault="00E94972" w:rsidP="00E94972">
      <w:r>
        <w:t>...</w:t>
      </w:r>
    </w:p>
    <w:p w14:paraId="0DDF25FE" w14:textId="7116E3CA" w:rsidR="00324582" w:rsidRDefault="00324582" w:rsidP="00324582">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3D959249" w14:textId="4100D6DF" w:rsidR="00324582" w:rsidRPr="00324582" w:rsidRDefault="00324582" w:rsidP="00324582">
      <w:r>
        <w:t>...</w:t>
      </w:r>
    </w:p>
    <w:p w14:paraId="633EB015" w14:textId="278CC56D"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bookmarkEnd w:id="8"/>
      <w:proofErr w:type="spellStart"/>
      <w:r w:rsidR="00324582">
        <w:t>skupini</w:t>
      </w:r>
      <w:proofErr w:type="spellEnd"/>
    </w:p>
    <w:p w14:paraId="06865363" w14:textId="255C43B4" w:rsidR="00E94972" w:rsidRDefault="00E94972" w:rsidP="00E94972">
      <w:r>
        <w:t>...</w:t>
      </w:r>
    </w:p>
    <w:p w14:paraId="76042157" w14:textId="34081506" w:rsidR="002159A0" w:rsidRDefault="002159A0" w:rsidP="002159A0">
      <w:pPr>
        <w:pStyle w:val="Heading3"/>
      </w:pPr>
      <w:proofErr w:type="spellStart"/>
      <w:r>
        <w:lastRenderedPageBreak/>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5655DA24"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Pr="00426DBA">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proofErr w:type="spellStart"/>
      <w:r>
        <w:lastRenderedPageBreak/>
        <w:t>Formiranje</w:t>
      </w:r>
      <w:proofErr w:type="spellEnd"/>
      <w:r>
        <w:t xml:space="preserve"> </w:t>
      </w:r>
      <w:proofErr w:type="spellStart"/>
      <w:r>
        <w:t>skupin</w:t>
      </w:r>
      <w:proofErr w:type="spellEnd"/>
    </w:p>
    <w:p w14:paraId="2B5AA360" w14:textId="502AE00F"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Pr>
          <w:lang w:val="en-US"/>
        </w:rPr>
        <w:instrText xml:space="preserve"> ADDIN ZOTERO_ITEM CSL_CITATION {"citationID":"4h0GeT2g","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Pr="003D1BF4">
        <w:rPr>
          <w:rFonts w:ascii="Calibri" w:hAnsi="Calibri" w:cs="Calibri"/>
        </w:rPr>
        <w:t>(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Pr>
          <w:lang w:val="en-US"/>
        </w:rPr>
        <w:instrText xml:space="preserve"> ADDIN ZOTERO_ITEM CSL_CITATION {"citationID":"nFhqDNJP","properties":{"formattedCitation":"(Ahmad et al., 2021)","plainCitation":"(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Pr="003D1BF4">
        <w:rPr>
          <w:rFonts w:ascii="Calibri" w:hAnsi="Calibri" w:cs="Calibri"/>
        </w:rPr>
        <w:t>(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77777777" w:rsidR="003D1BF4" w:rsidRPr="003D1BF4" w:rsidRDefault="003D1BF4" w:rsidP="003D1BF4">
      <w:pPr>
        <w:rPr>
          <w:i/>
          <w:iCs/>
          <w:lang w:val="sl"/>
        </w:rPr>
      </w:pPr>
      <w:r w:rsidRPr="003D1BF4">
        <w:rPr>
          <w:i/>
          <w:iCs/>
          <w:lang w:val="sl"/>
        </w:rPr>
        <w:t xml:space="preserve">Tabela : Kriteriji </w:t>
      </w:r>
      <w:proofErr w:type="spellStart"/>
      <w:r w:rsidRPr="003D1BF4">
        <w:rPr>
          <w:i/>
          <w:iCs/>
          <w:lang w:val="sl"/>
        </w:rPr>
        <w:t>razvršanja</w:t>
      </w:r>
      <w:proofErr w:type="spellEnd"/>
      <w:r w:rsidRPr="003D1BF4">
        <w:rPr>
          <w:i/>
          <w:iCs/>
          <w:lang w:val="sl"/>
        </w:rPr>
        <w:t xml:space="preserve"> v skupine.</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Pr="00F02E01"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lastRenderedPageBreak/>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2310E35F" w14:textId="42217644" w:rsidR="00F02E01" w:rsidRDefault="00F02E01" w:rsidP="00BD184E">
      <w:pPr>
        <w:pStyle w:val="Heading2"/>
      </w:pPr>
      <w:bookmarkStart w:id="9" w:name="_Toc155434866"/>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0B523357" w:rsidR="007614F5" w:rsidRPr="00C0216F" w:rsidRDefault="007614F5" w:rsidP="007614F5">
      <w:pPr>
        <w:pStyle w:val="Caption"/>
      </w:pPr>
      <w:bookmarkStart w:id="11" w:name="_Toc155246974"/>
      <w:r>
        <w:t xml:space="preserve">Figure </w:t>
      </w:r>
      <w:r>
        <w:fldChar w:fldCharType="begin"/>
      </w:r>
      <w:r>
        <w:instrText xml:space="preserve"> SEQ Figure \* ARABIC </w:instrText>
      </w:r>
      <w:r>
        <w:fldChar w:fldCharType="separate"/>
      </w:r>
      <w:r w:rsidR="00F125A7">
        <w:rPr>
          <w:noProof/>
        </w:rPr>
        <w:t>1</w:t>
      </w:r>
      <w:r>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t>Strojno</w:t>
      </w:r>
      <w:proofErr w:type="spellEnd"/>
      <w:r>
        <w:t xml:space="preserve"> </w:t>
      </w:r>
      <w:proofErr w:type="spellStart"/>
      <w:r>
        <w:t>učenje</w:t>
      </w:r>
      <w:bookmarkEnd w:id="12"/>
      <w:proofErr w:type="spellEnd"/>
    </w:p>
    <w:p w14:paraId="4C342D5F" w14:textId="77777777"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lastRenderedPageBreak/>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w:t>
      </w:r>
      <w:r w:rsidRPr="002D1B02">
        <w:rPr>
          <w:lang w:val="sl-SI"/>
        </w:rPr>
        <w:lastRenderedPageBreak/>
        <w:t xml:space="preserve">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76BFD776" w:rsidR="00A301BB" w:rsidRDefault="00A301BB" w:rsidP="00A301BB">
      <w:proofErr w:type="spellStart"/>
      <w:r w:rsidRPr="00A301BB">
        <w:t>Naivni</w:t>
      </w:r>
      <w:proofErr w:type="spellEnd"/>
      <w:r w:rsidRPr="00A301BB">
        <w:t xml:space="preserve"> Bayes</w:t>
      </w:r>
      <w:r>
        <w:t xml:space="preserve"> (NB)</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lastRenderedPageBreak/>
        <w:t>K-</w:t>
      </w:r>
      <w:proofErr w:type="spellStart"/>
      <w:r>
        <w:t>najbližji</w:t>
      </w:r>
      <w:proofErr w:type="spellEnd"/>
      <w:r>
        <w:t xml:space="preserve"> </w:t>
      </w:r>
      <w:proofErr w:type="spellStart"/>
      <w:r>
        <w:t>sosedi</w:t>
      </w:r>
      <w:proofErr w:type="spellEnd"/>
    </w:p>
    <w:p w14:paraId="328B16F7" w14:textId="39461E0E" w:rsidR="00081F80" w:rsidRDefault="00081F80" w:rsidP="00081F80">
      <w:r>
        <w:t>k-</w:t>
      </w:r>
      <w:proofErr w:type="spellStart"/>
      <w:r>
        <w:t>najbližji</w:t>
      </w:r>
      <w:proofErr w:type="spellEnd"/>
      <w:r>
        <w:t xml:space="preserve"> </w:t>
      </w:r>
      <w:proofErr w:type="spellStart"/>
      <w:r>
        <w:t>sosedi</w:t>
      </w:r>
      <w:proofErr w:type="spellEnd"/>
      <w:r>
        <w:t xml:space="preserve"> (KNN)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007194F5"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p>
    <w:p w14:paraId="07DA60B9" w14:textId="0C1F2EC4" w:rsidR="00983549" w:rsidRDefault="00E203A6" w:rsidP="00DD3607">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lastRenderedPageBreak/>
        <w:t>Gaussian mixture</w:t>
      </w:r>
    </w:p>
    <w:p w14:paraId="71210CF1" w14:textId="4D55197E"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70FEBB88" w:rsidR="00040560" w:rsidRP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1C74986C" w14:textId="46592D2E" w:rsidR="0081245E" w:rsidRDefault="0081245E" w:rsidP="0081245E">
      <w:pPr>
        <w:pStyle w:val="Heading5"/>
      </w:pPr>
      <w:proofErr w:type="spellStart"/>
      <w:r>
        <w:t>ADAboost</w:t>
      </w:r>
      <w:proofErr w:type="spellEnd"/>
    </w:p>
    <w:p w14:paraId="77D7D0FD" w14:textId="40CED2AE" w:rsidR="00C0545B" w:rsidRPr="00C0545B" w:rsidRDefault="00C0545B" w:rsidP="00C0545B">
      <w:r>
        <w:t>AdaBoost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00C7DB4" w:rsidR="00A32D4E" w:rsidRPr="00A32D4E" w:rsidRDefault="00637D0E" w:rsidP="00A32D4E">
      <w:pPr>
        <w:rPr>
          <w:lang w:val="sl-SI"/>
        </w:rPr>
      </w:pPr>
      <w:r>
        <w:rPr>
          <w:lang w:val="sl-SI"/>
        </w:rPr>
        <w:t>Modeli krepitev gradienta (</w:t>
      </w:r>
      <w:r w:rsidR="00A32D4E" w:rsidRPr="00A32D4E">
        <w:rPr>
          <w:lang w:val="sl-SI"/>
        </w:rPr>
        <w:t xml:space="preserve">GBM)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34579E1B">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lastRenderedPageBreak/>
        <w:t>Metoda</w:t>
      </w:r>
      <w:proofErr w:type="spellEnd"/>
      <w:r>
        <w:t xml:space="preserve"> </w:t>
      </w:r>
      <w:proofErr w:type="spellStart"/>
      <w:r>
        <w:t>podpornih</w:t>
      </w:r>
      <w:proofErr w:type="spellEnd"/>
      <w:r>
        <w:t xml:space="preserve"> </w:t>
      </w:r>
      <w:proofErr w:type="spellStart"/>
      <w:r>
        <w:t>vektorjev</w:t>
      </w:r>
      <w:proofErr w:type="spellEnd"/>
    </w:p>
    <w:p w14:paraId="4613F51C" w14:textId="3EC1786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t>premica</w:t>
      </w:r>
      <w:proofErr w:type="spellEnd"/>
      <w:r>
        <w:t xml:space="preserve">, </w:t>
      </w:r>
      <w:proofErr w:type="spellStart"/>
      <w:r>
        <w:t>saj</w:t>
      </w:r>
      <w:proofErr w:type="spellEnd"/>
      <w:r>
        <w:t xml:space="preserve"> </w:t>
      </w:r>
      <w:proofErr w:type="spellStart"/>
      <w:r>
        <w:t>imamo</w:t>
      </w:r>
      <w:proofErr w:type="spellEnd"/>
      <w:r>
        <w:t xml:space="preserve"> le </w:t>
      </w:r>
      <w:proofErr w:type="spellStart"/>
      <w:r>
        <w:t>dva</w:t>
      </w:r>
      <w:proofErr w:type="spellEnd"/>
      <w:r>
        <w:t xml:space="preserve"> </w:t>
      </w:r>
      <w:proofErr w:type="spellStart"/>
      <w:r>
        <w:t>razreda</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7A5F3956" w:rsidR="00752863" w:rsidRDefault="00752863" w:rsidP="00752863">
      <w:proofErr w:type="spellStart"/>
      <w:r>
        <w:t>Naključni</w:t>
      </w:r>
      <w:proofErr w:type="spellEnd"/>
      <w:r>
        <w:t xml:space="preserve"> </w:t>
      </w:r>
      <w:proofErr w:type="spellStart"/>
      <w:r>
        <w:t>gozd</w:t>
      </w:r>
      <w:proofErr w:type="spellEnd"/>
      <w:r w:rsidR="00081F80">
        <w:t xml:space="preserve"> (RF)</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lastRenderedPageBreak/>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drawing>
          <wp:inline distT="0" distB="0" distL="0" distR="0" wp14:anchorId="31356ED5" wp14:editId="30CFF0DA">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lastRenderedPageBreak/>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38151B48"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 (</w:t>
      </w:r>
      <w:proofErr w:type="spellStart"/>
      <w:r w:rsidR="00C25125">
        <w:t>Grandini</w:t>
      </w:r>
      <w:proofErr w:type="spellEnd"/>
      <w:r w:rsidR="00C25125">
        <w:t>).</w:t>
      </w:r>
    </w:p>
    <w:p w14:paraId="661C072D" w14:textId="10199965" w:rsidR="00DE684C" w:rsidRDefault="00DE684C" w:rsidP="006C5B49">
      <w:r>
        <w:lastRenderedPageBreak/>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5108A0B1"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lastRenderedPageBreak/>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48B0F753"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i</m:t>
                </m:r>
                <m:r>
                  <w:rPr>
                    <w:rFonts w:ascii="Cambria Math" w:hAnsi="Cambria Math"/>
                    <w:lang w:val="sl-SI"/>
                  </w:rPr>
                  <m:t>=1} ^</m:t>
                </m:r>
                <m:r>
                  <m:rPr>
                    <m:sty m:val="p"/>
                  </m:rPr>
                  <w:rPr>
                    <w:rFonts w:ascii="Cambria Math" w:hAnsi="Cambria Math"/>
                    <w:lang w:val="sl-SI"/>
                  </w:rPr>
                  <m:t>n</m:t>
                </m:r>
                <m:r>
                  <w:rPr>
                    <w:rFonts w:ascii="Cambria Math" w:hAnsi="Cambria Math"/>
                    <w:lang w:val="sl-SI"/>
                  </w:rPr>
                  <m:t> </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j</m:t>
                </m:r>
                <m:r>
                  <w:rPr>
                    <w:rFonts w:ascii="Cambria Math" w:hAnsi="Cambria Math"/>
                    <w:lang w:val="sl-SI"/>
                  </w:rPr>
                  <m:t>=1}^</m:t>
                </m:r>
                <m:r>
                  <m:rPr>
                    <m:sty m:val="p"/>
                  </m:rPr>
                  <w:rPr>
                    <w:rFonts w:ascii="Cambria Math" w:hAnsi="Cambria Math"/>
                    <w:lang w:val="sl-SI"/>
                  </w:rPr>
                  <m:t>m{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 </m:t>
                </m:r>
                <m:r>
                  <m:rPr>
                    <m:sty m:val="p"/>
                  </m:rPr>
                  <w:rPr>
                    <w:rFonts w:ascii="Cambria Math" w:hAnsi="Cambria Math"/>
                    <w:lang w:val="sl-SI"/>
                  </w:rPr>
                  <m:t>log{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m:t>
                </m:r>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13242F8E" w14:textId="7056B1F5" w:rsidR="002A7DF8" w:rsidRPr="002A7DF8" w:rsidRDefault="002A7DF8" w:rsidP="002A7DF8">
            <w:pPr>
              <w:rPr>
                <w:rFonts w:eastAsiaTheme="minorEastAsia"/>
                <w:lang w:val="sl-SI"/>
              </w:rPr>
            </w:pPr>
            <m:oMathPara>
              <m:oMath>
                <m:r>
                  <m:rPr>
                    <m:sty m:val="p"/>
                  </m:rPr>
                  <w:rPr>
                    <w:rFonts w:ascii="Cambria Math" w:hAnsi="Cambria Math"/>
                    <w:lang w:val="sl-SI"/>
                  </w:rPr>
                  <m:t>∑</m:t>
                </m:r>
                <m:r>
                  <w:rPr>
                    <w:rFonts w:ascii="Cambria Math" w:hAnsi="Cambria Math"/>
                    <w:lang w:val="sl-SI"/>
                  </w:rPr>
                  <m:t>_{i=1}^n</m:t>
                </m:r>
                <m:r>
                  <m:rPr>
                    <m:sty m:val="p"/>
                  </m:rPr>
                  <w:rPr>
                    <w:rFonts w:ascii="Cambria Math" w:hAnsi="Cambria Math"/>
                    <w:lang w:val="sl-SI"/>
                  </w:rPr>
                  <m:t>∫</m:t>
                </m:r>
                <m:r>
                  <w:rPr>
                    <w:rFonts w:ascii="Cambria Math" w:hAnsi="Cambria Math"/>
                    <w:lang w:val="sl-SI"/>
                  </w:rPr>
                  <m:t>_{y</m:t>
                </m:r>
                <m:r>
                  <m:rPr>
                    <m:sty m:val="p"/>
                  </m:rPr>
                  <w:rPr>
                    <w:rFonts w:ascii="Cambria Math" w:hAnsi="Cambria Math"/>
                    <w:lang w:val="sl-SI"/>
                  </w:rPr>
                  <m:t>∈</m:t>
                </m:r>
                <m:r>
                  <w:rPr>
                    <w:rFonts w:ascii="Cambria Math" w:hAnsi="Cambria Math"/>
                    <w:lang w:val="sl-SI"/>
                  </w:rPr>
                  <m:t>Y}p(x_i,y) log⁡{</m:t>
                </m:r>
                <m:r>
                  <m:rPr>
                    <m:sty m:val="p"/>
                  </m:rPr>
                  <w:rPr>
                    <w:rFonts w:ascii="Cambria Math" w:hAnsi="Cambria Math"/>
                    <w:lang w:val="sl-SI"/>
                  </w:rPr>
                  <m:t>⍁</m:t>
                </m:r>
                <m:r>
                  <w:rPr>
                    <w:rFonts w:ascii="Cambria Math" w:hAnsi="Cambria Math"/>
                    <w:lang w:val="sl-SI"/>
                  </w:rPr>
                  <m:t>{p(x_i,y)}{p(x_i)p(y)</m:t>
                </m:r>
              </m:oMath>
            </m:oMathPara>
          </w:p>
          <w:p w14:paraId="3C405543" w14:textId="30DB86ED" w:rsidR="002A7DF8" w:rsidRDefault="002A7DF8" w:rsidP="002A7DF8">
            <w:pPr>
              <w:rPr>
                <w:lang w:val="sl-SI"/>
              </w:rPr>
            </w:pPr>
            <m:oMathPara>
              <m:oMath>
                <m:r>
                  <w:rPr>
                    <w:rFonts w:ascii="Cambria Math" w:hAnsi="Cambria Math"/>
                    <w:lang w:val="sl-SI"/>
                  </w:rPr>
                  <m:t>}}dy</m:t>
                </m:r>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76476937"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5344BA">
        <w:rPr>
          <w:lang w:val="sl-SI"/>
        </w:rPr>
        <w:t>.</w:t>
      </w:r>
    </w:p>
    <w:p w14:paraId="63D88389" w14:textId="59AC2FA3" w:rsidR="00D748FD" w:rsidRPr="00D748FD" w:rsidRDefault="00F44861" w:rsidP="00D748FD">
      <w:pPr>
        <w:rPr>
          <w:lang w:val="sl-SI"/>
        </w:rPr>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lastRenderedPageBreak/>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proofErr w:type="spellEnd"/>
    </w:p>
    <w:p w14:paraId="3737346D" w14:textId="7CD1EAEC" w:rsidR="003D1BF4" w:rsidRDefault="003D1BF4" w:rsidP="003D1BF4">
      <w:r>
        <w:t>...</w:t>
      </w:r>
    </w:p>
    <w:p w14:paraId="09A6DC4D" w14:textId="615E2181" w:rsidR="00E50FA5" w:rsidRPr="00E50FA5" w:rsidRDefault="00E50FA5" w:rsidP="003D1BF4">
      <w:pPr>
        <w:rPr>
          <w:color w:val="FF0000"/>
          <w:sz w:val="22"/>
          <w:szCs w:val="20"/>
        </w:rPr>
      </w:pPr>
      <w:r w:rsidRPr="00E50FA5">
        <w:rPr>
          <w:color w:val="FF0000"/>
          <w:sz w:val="22"/>
          <w:szCs w:val="20"/>
          <w:lang w:val="sl"/>
        </w:rPr>
        <w:t>Strojno učenje je vse bolj uporabljeno za raziskave, tudi na naših tleh, je pa področje edukacije tisto, kjer je uporabo treba morda še spodbuditi. Se pa o tem že govori, na primer (Govekar-Okoliš idr., 2020).</w:t>
      </w:r>
    </w:p>
    <w:p w14:paraId="5C3D2297" w14:textId="59086CF1" w:rsidR="00F02E01" w:rsidRDefault="00F02E01" w:rsidP="00F02E01">
      <w:pPr>
        <w:pStyle w:val="Heading1"/>
      </w:pPr>
      <w:bookmarkStart w:id="15" w:name="_Toc155434871"/>
      <w:proofErr w:type="spellStart"/>
      <w:r>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w:t>
      </w:r>
      <w:r w:rsidRPr="00683648">
        <w:rPr>
          <w:lang w:val="sl-SI"/>
        </w:rPr>
        <w:lastRenderedPageBreak/>
        <w:t xml:space="preserve">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lastRenderedPageBreak/>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 xml:space="preserve">Vsi udeleženci so sodelovali prostovoljno in niso bili finančno nagrajeni za sodelovanje v raziskavi. Raziskava je potekala v skladu z etičnimi standardi Deklaracije iz Helsinkov iz leta 1964 </w:t>
      </w:r>
      <w:r w:rsidRPr="0065197D">
        <w:rPr>
          <w:lang w:val="sl-SI"/>
        </w:rPr>
        <w:lastRenderedPageBreak/>
        <w:t>in evropskim zakonom o varstvu podatkov (Splošna uredba o varstvu podatkov EU–GDPR UE 2016/67).</w:t>
      </w:r>
    </w:p>
    <w:p w14:paraId="3B485418" w14:textId="29F89B6D"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34ECE">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DcOONbov/MaFXhmxr","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 xml:space="preserve">(Wickham, </w:t>
      </w:r>
      <w:r w:rsidR="00320E2A" w:rsidRPr="00320E2A">
        <w:rPr>
          <w:rFonts w:ascii="Calibri" w:hAnsi="Calibri" w:cs="Calibri"/>
        </w:rPr>
        <w:lastRenderedPageBreak/>
        <w:t>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lastRenderedPageBreak/>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0"/>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1"/>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2"/>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lastRenderedPageBreak/>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27" w:name="_Toc155434883"/>
      <w:r>
        <w:rPr>
          <w:lang w:val="sl"/>
        </w:rPr>
        <w:t xml:space="preserve">Test pomembnosti </w:t>
      </w:r>
      <w:proofErr w:type="spellStart"/>
      <w:r>
        <w:rPr>
          <w:lang w:val="sl"/>
        </w:rPr>
        <w:t>značilk</w:t>
      </w:r>
      <w:bookmarkEnd w:id="27"/>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0"/>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13AF83D7" w:rsidR="00492258" w:rsidRDefault="00492258" w:rsidP="00492258">
      <w:pPr>
        <w:pStyle w:val="Caption"/>
        <w:keepNext/>
      </w:pPr>
      <w:r>
        <w:t xml:space="preserve">Table </w:t>
      </w:r>
      <w:r>
        <w:fldChar w:fldCharType="begin"/>
      </w:r>
      <w:r>
        <w:instrText xml:space="preserve"> SEQ Table \* ARABIC </w:instrText>
      </w:r>
      <w:r>
        <w:fldChar w:fldCharType="separate"/>
      </w:r>
      <w:r w:rsidR="00525819">
        <w:rPr>
          <w:noProof/>
        </w:rPr>
        <w:t>2</w:t>
      </w:r>
      <w:r>
        <w:rPr>
          <w:noProof/>
        </w:rPr>
        <w:fldChar w:fldCharType="end"/>
      </w:r>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lastRenderedPageBreak/>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t>Slika</w:t>
      </w:r>
      <w:proofErr w:type="spellEnd"/>
      <w:r>
        <w:t xml:space="preserve"> </w:t>
      </w:r>
      <w:r>
        <w:fldChar w:fldCharType="begin"/>
      </w:r>
      <w:r>
        <w:instrText xml:space="preserve"> SEQ Table \* ARABIC </w:instrText>
      </w:r>
      <w:r>
        <w:fldChar w:fldCharType="separate"/>
      </w:r>
      <w:r w:rsidR="00525819">
        <w:rPr>
          <w:noProof/>
        </w:rPr>
        <w:t>3</w:t>
      </w:r>
      <w:r>
        <w:rPr>
          <w:noProof/>
        </w:rPr>
        <w:fldChar w:fldCharType="end"/>
      </w:r>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61EF34F8">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lastRenderedPageBreak/>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lastRenderedPageBreak/>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lastRenderedPageBreak/>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4"/>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5"/>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26C702B5" w14:textId="77777777" w:rsidR="00AC21DD" w:rsidRDefault="00812CAE" w:rsidP="00AC21DD">
      <w:pPr>
        <w:pStyle w:val="Bibliography"/>
      </w:pPr>
      <w:r>
        <w:fldChar w:fldCharType="begin"/>
      </w:r>
      <w:r w:rsidR="00257468">
        <w:instrText xml:space="preserve"> ADDIN ZOTERO_BIBL {"uncited":[],"omitted":[],"custom":[]} CSL_BIBLIOGRAPHY </w:instrText>
      </w:r>
      <w:r>
        <w:fldChar w:fldCharType="separate"/>
      </w:r>
      <w:r w:rsidR="00AC21DD">
        <w:t xml:space="preserve">Ahmad, A., Zeeshan, F., Marriam, R., Samreen, A., &amp; Ahmed, S. (2021). Does one size fit all? Investigating the effect of group size and gamification on learners’ </w:t>
      </w:r>
      <w:proofErr w:type="spellStart"/>
      <w:r w:rsidR="00AC21DD">
        <w:t>behaviors</w:t>
      </w:r>
      <w:proofErr w:type="spellEnd"/>
      <w:r w:rsidR="00AC21DD">
        <w:t xml:space="preserve"> in higher education. </w:t>
      </w:r>
      <w:r w:rsidR="00AC21DD">
        <w:rPr>
          <w:i/>
          <w:iCs/>
        </w:rPr>
        <w:t>Journal of Computing in Higher Education</w:t>
      </w:r>
      <w:r w:rsidR="00AC21DD">
        <w:t xml:space="preserve">, </w:t>
      </w:r>
      <w:r w:rsidR="00AC21DD">
        <w:rPr>
          <w:i/>
          <w:iCs/>
        </w:rPr>
        <w:t>33</w:t>
      </w:r>
      <w:r w:rsidR="00AC21DD">
        <w:t>(2), 296–327. https://doi.org/10.1007/s12528-020-09266-8</w:t>
      </w:r>
    </w:p>
    <w:p w14:paraId="3BBF92A0" w14:textId="77777777" w:rsidR="00AC21DD" w:rsidRDefault="00AC21DD" w:rsidP="00AC21DD">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3F68D8CB" w14:textId="77777777" w:rsidR="00AC21DD" w:rsidRDefault="00AC21DD" w:rsidP="00AC21DD">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3451C754" w14:textId="77777777" w:rsidR="00AC21DD" w:rsidRDefault="00AC21DD" w:rsidP="00AC21DD">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4058A45A" w14:textId="77777777" w:rsidR="00AC21DD" w:rsidRDefault="00AC21DD" w:rsidP="00AC21DD">
      <w:pPr>
        <w:pStyle w:val="Bibliography"/>
      </w:pPr>
      <w:r>
        <w:rPr>
          <w:i/>
          <w:iCs/>
        </w:rPr>
        <w:t>American Association for the Advancement of Science (AAAS)</w:t>
      </w:r>
      <w:r>
        <w:t>. (n.d.). [Web page]. Library of Congress, Washington, D.C. 20540 USA. Retrieved 11 January 2024, from https://www.loc.gov/item/lcwaN0002953/</w:t>
      </w:r>
    </w:p>
    <w:p w14:paraId="23A5EB6F" w14:textId="77777777" w:rsidR="00AC21DD" w:rsidRDefault="00AC21DD" w:rsidP="00AC21DD">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2F45D9E4" w14:textId="77777777" w:rsidR="00AC21DD" w:rsidRDefault="00AC21DD" w:rsidP="00AC21DD">
      <w:pPr>
        <w:pStyle w:val="Bibliography"/>
      </w:pPr>
      <w:r>
        <w:t xml:space="preserve">Batton, M. (2010). The effect of cooperative groups on math anxiety. </w:t>
      </w:r>
      <w:r>
        <w:rPr>
          <w:i/>
          <w:iCs/>
        </w:rPr>
        <w:t>Walden Dissertations and Doctoral Studies</w:t>
      </w:r>
      <w:r>
        <w:t>. https://scholarworks.waldenu.edu/dissertations/822</w:t>
      </w:r>
    </w:p>
    <w:p w14:paraId="25C4CE21" w14:textId="77777777" w:rsidR="00AC21DD" w:rsidRDefault="00AC21DD" w:rsidP="00AC21DD">
      <w:pPr>
        <w:pStyle w:val="Bibliography"/>
      </w:pPr>
      <w:proofErr w:type="spellStart"/>
      <w:r>
        <w:lastRenderedPageBreak/>
        <w:t>Bibal</w:t>
      </w:r>
      <w:proofErr w:type="spellEnd"/>
      <w:r>
        <w:t xml:space="preserve">, A., </w:t>
      </w:r>
      <w:proofErr w:type="spellStart"/>
      <w:r>
        <w:t>Delchevalerie</w:t>
      </w:r>
      <w:proofErr w:type="spellEnd"/>
      <w:r>
        <w:t xml:space="preserve">, V., &amp; </w:t>
      </w:r>
      <w:proofErr w:type="spellStart"/>
      <w:r>
        <w:t>Frénay</w:t>
      </w:r>
      <w:proofErr w:type="spellEnd"/>
      <w:r>
        <w:t xml:space="preserve">, B. (2023). DT-SNE: T-SNE discrete visualizations as decision tree structures. </w:t>
      </w:r>
      <w:r>
        <w:rPr>
          <w:i/>
          <w:iCs/>
        </w:rPr>
        <w:t>Neurocomputing</w:t>
      </w:r>
      <w:r>
        <w:t xml:space="preserve">, </w:t>
      </w:r>
      <w:r>
        <w:rPr>
          <w:i/>
          <w:iCs/>
        </w:rPr>
        <w:t>529</w:t>
      </w:r>
      <w:r>
        <w:t>, 101–112. https://doi.org/10.1016/j.neucom.2023.01.073</w:t>
      </w:r>
    </w:p>
    <w:p w14:paraId="0A249AB6" w14:textId="77777777" w:rsidR="00AC21DD" w:rsidRDefault="00AC21DD" w:rsidP="00AC21DD">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394FFFF9" w14:textId="77777777" w:rsidR="00AC21DD" w:rsidRDefault="00AC21DD" w:rsidP="00AC21DD">
      <w:pPr>
        <w:pStyle w:val="Bibliography"/>
      </w:pPr>
      <w:r>
        <w:t xml:space="preserve">Bregant, B. (2023). </w:t>
      </w:r>
      <w:r>
        <w:rPr>
          <w:i/>
          <w:iCs/>
        </w:rPr>
        <w:t>Tandem learning: Student dataset</w:t>
      </w:r>
      <w:r>
        <w:t xml:space="preserve"> (1.0) [dataset]. GitHub. https://github.com/borbregant/ai_tandem_learning</w:t>
      </w:r>
    </w:p>
    <w:p w14:paraId="4D1BD4B7" w14:textId="77777777" w:rsidR="00AC21DD" w:rsidRDefault="00AC21DD" w:rsidP="00AC21DD">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3FBC417A" w14:textId="77777777" w:rsidR="00AC21DD" w:rsidRDefault="00AC21DD" w:rsidP="00AC21DD">
      <w:pPr>
        <w:pStyle w:val="Bibliography"/>
      </w:pPr>
      <w:proofErr w:type="spellStart"/>
      <w:r>
        <w:t>Breiman</w:t>
      </w:r>
      <w:proofErr w:type="spellEnd"/>
      <w:r>
        <w:t xml:space="preserve">, L. (2001). Random Forests. </w:t>
      </w:r>
      <w:r>
        <w:rPr>
          <w:i/>
          <w:iCs/>
        </w:rPr>
        <w:t>Machine Learning</w:t>
      </w:r>
      <w:r>
        <w:t xml:space="preserve">, </w:t>
      </w:r>
      <w:r>
        <w:rPr>
          <w:i/>
          <w:iCs/>
        </w:rPr>
        <w:t>45</w:t>
      </w:r>
      <w:r>
        <w:t>(1), 5–32. https://doi.org/10.1023/A:1010933404324</w:t>
      </w:r>
    </w:p>
    <w:p w14:paraId="3428CCB9" w14:textId="77777777" w:rsidR="00AC21DD" w:rsidRDefault="00AC21DD" w:rsidP="00AC21DD">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1C42A229" w14:textId="77777777" w:rsidR="00AC21DD" w:rsidRDefault="00AC21DD" w:rsidP="00AC21DD">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4353C746" w14:textId="77777777" w:rsidR="00AC21DD" w:rsidRDefault="00AC21DD" w:rsidP="00AC21DD">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0010B41B" w14:textId="77777777" w:rsidR="00AC21DD" w:rsidRDefault="00AC21DD" w:rsidP="00AC21DD">
      <w:pPr>
        <w:pStyle w:val="Bibliography"/>
      </w:pPr>
      <w:r>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1BDA23F6" w14:textId="77777777" w:rsidR="00AC21DD" w:rsidRDefault="00AC21DD" w:rsidP="00AC21DD">
      <w:pPr>
        <w:pStyle w:val="Bibliography"/>
      </w:pPr>
      <w:r>
        <w:lastRenderedPageBreak/>
        <w:t xml:space="preserve">Chicco, D., </w:t>
      </w:r>
      <w:proofErr w:type="spellStart"/>
      <w:r>
        <w:t>Tötsch</w:t>
      </w:r>
      <w:proofErr w:type="spellEnd"/>
      <w:r>
        <w:t xml:space="preserve">, N., &amp; Jurman, G. (2021). The Matthews correlation coefficient (MCC) is more reliable than balanced accuracy, bookmaker </w:t>
      </w:r>
      <w:proofErr w:type="spellStart"/>
      <w:r>
        <w:t>informedness</w:t>
      </w:r>
      <w:proofErr w:type="spellEnd"/>
      <w:r>
        <w:t xml:space="preserve">, and markedness in two-class confusion matrix evaluation. </w:t>
      </w:r>
      <w:proofErr w:type="spellStart"/>
      <w:r>
        <w:rPr>
          <w:i/>
          <w:iCs/>
        </w:rPr>
        <w:t>BioData</w:t>
      </w:r>
      <w:proofErr w:type="spellEnd"/>
      <w:r>
        <w:rPr>
          <w:i/>
          <w:iCs/>
        </w:rPr>
        <w:t xml:space="preserve"> Mining</w:t>
      </w:r>
      <w:r>
        <w:t xml:space="preserve">, </w:t>
      </w:r>
      <w:r>
        <w:rPr>
          <w:i/>
          <w:iCs/>
        </w:rPr>
        <w:t>14</w:t>
      </w:r>
      <w:r>
        <w:t>(1), 13. https://doi.org/10.1186/s13040-021-00244-z</w:t>
      </w:r>
    </w:p>
    <w:p w14:paraId="1AA25808" w14:textId="77777777" w:rsidR="00AC21DD" w:rsidRDefault="00AC21DD" w:rsidP="00AC21DD">
      <w:pPr>
        <w:pStyle w:val="Bibliography"/>
      </w:pPr>
      <w:r>
        <w:t xml:space="preserve">Coan, R. W. (1978). </w:t>
      </w:r>
      <w:r>
        <w:rPr>
          <w:i/>
          <w:iCs/>
        </w:rPr>
        <w:t>The Eighth Mental Measurements Yearbook</w:t>
      </w:r>
      <w:r>
        <w:t xml:space="preserve">, </w:t>
      </w:r>
      <w:r>
        <w:rPr>
          <w:i/>
          <w:iCs/>
        </w:rPr>
        <w:t>1</w:t>
      </w:r>
      <w:r>
        <w:t>, 970–975.</w:t>
      </w:r>
    </w:p>
    <w:p w14:paraId="6117ECD7" w14:textId="77777777" w:rsidR="00AC21DD" w:rsidRDefault="00AC21DD" w:rsidP="00AC21DD">
      <w:pPr>
        <w:pStyle w:val="Bibliography"/>
      </w:pPr>
      <w:r>
        <w:t xml:space="preserve">Copeland, J. (2023). Artificial intelligence. In </w:t>
      </w:r>
      <w:proofErr w:type="spellStart"/>
      <w:r>
        <w:rPr>
          <w:i/>
          <w:iCs/>
        </w:rPr>
        <w:t>Encyclopedia</w:t>
      </w:r>
      <w:proofErr w:type="spellEnd"/>
      <w:r>
        <w:rPr>
          <w:i/>
          <w:iCs/>
        </w:rPr>
        <w:t xml:space="preserve"> Britannica</w:t>
      </w:r>
      <w:r>
        <w:t>. https://www.britannica.com/technology/artificial-intelligence</w:t>
      </w:r>
    </w:p>
    <w:p w14:paraId="6DE5EE50" w14:textId="77777777" w:rsidR="00AC21DD" w:rsidRDefault="00AC21DD" w:rsidP="00AC21DD">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28F456B8" w14:textId="77777777" w:rsidR="00AC21DD" w:rsidRDefault="00AC21DD" w:rsidP="00AC21DD">
      <w:pPr>
        <w:pStyle w:val="Bibliography"/>
      </w:pPr>
      <w:r>
        <w:t xml:space="preserve">DeVito, A. J. (1985). </w:t>
      </w:r>
      <w:r>
        <w:rPr>
          <w:i/>
          <w:iCs/>
        </w:rPr>
        <w:t>Review of the Myers-Briggs Type Indicator</w:t>
      </w:r>
      <w:r>
        <w:t xml:space="preserve">. </w:t>
      </w:r>
      <w:r>
        <w:rPr>
          <w:i/>
          <w:iCs/>
        </w:rPr>
        <w:t>1</w:t>
      </w:r>
      <w:r>
        <w:t>, 1030–1032.</w:t>
      </w:r>
    </w:p>
    <w:p w14:paraId="40AF9ACC" w14:textId="77777777" w:rsidR="00AC21DD" w:rsidRDefault="00AC21DD" w:rsidP="00AC21DD">
      <w:pPr>
        <w:pStyle w:val="Bibliography"/>
      </w:pPr>
      <w:r>
        <w:t xml:space="preserve">Druckman, D., &amp; Bjork, R. A. (1991). </w:t>
      </w:r>
      <w:r>
        <w:rPr>
          <w:i/>
          <w:iCs/>
        </w:rPr>
        <w:t>In the Mind’s Eye: Enhancing Human Performance</w:t>
      </w:r>
      <w:r>
        <w:t xml:space="preserve"> (p. 1580). National Academies Press. https://doi.org/10.17226/1580</w:t>
      </w:r>
    </w:p>
    <w:p w14:paraId="2BD268AA" w14:textId="77777777" w:rsidR="00AC21DD" w:rsidRDefault="00AC21DD" w:rsidP="00AC21DD">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42061275" w14:textId="77777777" w:rsidR="00AC21DD" w:rsidRDefault="00AC21DD" w:rsidP="00AC21DD">
      <w:pPr>
        <w:pStyle w:val="Bibliography"/>
      </w:pPr>
      <w:r>
        <w:rPr>
          <w:i/>
          <w:iCs/>
        </w:rPr>
        <w:t>Fastest Myers-Briggs test</w:t>
      </w:r>
      <w:r>
        <w:t>. (n.d.). Retrieved 21 October 2023, from https://dynomight.net/mbti/</w:t>
      </w:r>
    </w:p>
    <w:p w14:paraId="7DFEDE07" w14:textId="77777777" w:rsidR="00AC21DD" w:rsidRDefault="00AC21DD" w:rsidP="00AC21DD">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3598B658" w14:textId="77777777" w:rsidR="00AC21DD" w:rsidRDefault="00AC21DD" w:rsidP="00AC21DD">
      <w:pPr>
        <w:pStyle w:val="Bibliography"/>
      </w:pPr>
      <w:r>
        <w:lastRenderedPageBreak/>
        <w:t xml:space="preserve">Gamson, Z. F. (1994). Collaborative Learning Comes Of Age. </w:t>
      </w:r>
      <w:r>
        <w:rPr>
          <w:i/>
          <w:iCs/>
        </w:rPr>
        <w:t>Change: The Magazine of Higher Learning</w:t>
      </w:r>
      <w:r>
        <w:t xml:space="preserve">, </w:t>
      </w:r>
      <w:r>
        <w:rPr>
          <w:i/>
          <w:iCs/>
        </w:rPr>
        <w:t>26</w:t>
      </w:r>
      <w:r>
        <w:t>(5), 44–49. https://doi.org/10.1080/00091383.1994.10544652</w:t>
      </w:r>
    </w:p>
    <w:p w14:paraId="3E9814ED" w14:textId="77777777" w:rsidR="00AC21DD" w:rsidRDefault="00AC21DD" w:rsidP="00AC21DD">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6B67A275" w14:textId="77777777" w:rsidR="00AC21DD" w:rsidRDefault="00AC21DD" w:rsidP="00AC21DD">
      <w:pPr>
        <w:pStyle w:val="Bibliography"/>
      </w:pPr>
      <w:proofErr w:type="spellStart"/>
      <w:r>
        <w:t>Grandini</w:t>
      </w:r>
      <w:proofErr w:type="spellEnd"/>
      <w:r>
        <w:t xml:space="preserve">, M., Bagli, E., &amp; </w:t>
      </w:r>
      <w:proofErr w:type="spellStart"/>
      <w:r>
        <w:t>Visani</w:t>
      </w:r>
      <w:proofErr w:type="spellEnd"/>
      <w:r>
        <w:t xml:space="preserve">, G. (2020). </w:t>
      </w:r>
      <w:r>
        <w:rPr>
          <w:i/>
          <w:iCs/>
        </w:rPr>
        <w:t>Metrics for Multi-Class Classification: An Overview</w:t>
      </w:r>
      <w:r>
        <w:t>. https://doi.org/10.48550/ARXIV.2008.05756</w:t>
      </w:r>
    </w:p>
    <w:p w14:paraId="01D064F5" w14:textId="77777777" w:rsidR="00AC21DD" w:rsidRDefault="00AC21DD" w:rsidP="00AC21DD">
      <w:pPr>
        <w:pStyle w:val="Bibliography"/>
      </w:pPr>
      <w:r>
        <w:t xml:space="preserve">Guyon, I., &amp; </w:t>
      </w:r>
      <w:proofErr w:type="spellStart"/>
      <w:r>
        <w:t>Elisseeff</w:t>
      </w:r>
      <w:proofErr w:type="spellEnd"/>
      <w:r>
        <w:t xml:space="preserve">, A. (2003). An introduction to variable and feature selection. </w:t>
      </w:r>
      <w:r>
        <w:rPr>
          <w:i/>
          <w:iCs/>
        </w:rPr>
        <w:t>The Journal of Machine Learning Research</w:t>
      </w:r>
      <w:r>
        <w:t xml:space="preserve">, </w:t>
      </w:r>
      <w:r>
        <w:rPr>
          <w:i/>
          <w:iCs/>
        </w:rPr>
        <w:t>3</w:t>
      </w:r>
      <w:r>
        <w:t>(null), 1157–1182.</w:t>
      </w:r>
    </w:p>
    <w:p w14:paraId="32BDC79F" w14:textId="77777777" w:rsidR="00AC21DD" w:rsidRDefault="00AC21DD" w:rsidP="00AC21DD">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359FF695" w14:textId="77777777" w:rsidR="00AC21DD" w:rsidRDefault="00AC21DD" w:rsidP="00AC21DD">
      <w:pPr>
        <w:pStyle w:val="Bibliography"/>
      </w:pPr>
      <w:r>
        <w:t xml:space="preserve">Hernandez, H. (2021). </w:t>
      </w:r>
      <w:r>
        <w:rPr>
          <w:i/>
          <w:iCs/>
        </w:rPr>
        <w:t>Testing for Normality: What is the Best Method?</w:t>
      </w:r>
      <w:r>
        <w:t xml:space="preserve"> https://doi.org/10.13140/RG.2.2.13926.14406</w:t>
      </w:r>
    </w:p>
    <w:p w14:paraId="54C3781C" w14:textId="77777777" w:rsidR="00AC21DD" w:rsidRDefault="00AC21DD" w:rsidP="00AC21DD">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69E3BD09" w14:textId="77777777" w:rsidR="00AC21DD" w:rsidRDefault="00AC21DD" w:rsidP="00AC21DD">
      <w:pPr>
        <w:pStyle w:val="Bibliography"/>
      </w:pPr>
      <w:r>
        <w:t xml:space="preserve">Hosmer, D. W., </w:t>
      </w:r>
      <w:proofErr w:type="spellStart"/>
      <w:r>
        <w:t>Lemeshow</w:t>
      </w:r>
      <w:proofErr w:type="spellEnd"/>
      <w:r>
        <w:t xml:space="preserve">, S., &amp; Sturdivant, R. X. (2013). </w:t>
      </w:r>
      <w:r>
        <w:rPr>
          <w:i/>
          <w:iCs/>
        </w:rPr>
        <w:t>Applied Logistic Regression</w:t>
      </w:r>
      <w:r>
        <w:t>. John Wiley &amp; Sons.</w:t>
      </w:r>
    </w:p>
    <w:p w14:paraId="60D7ED91" w14:textId="77777777" w:rsidR="00AC21DD" w:rsidRDefault="00AC21DD" w:rsidP="00AC21DD">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56C1B1B6" w14:textId="77777777" w:rsidR="00AC21DD" w:rsidRDefault="00AC21DD" w:rsidP="00AC21DD">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w:t>
      </w:r>
      <w:r>
        <w:lastRenderedPageBreak/>
        <w:t xml:space="preserve">Processes. </w:t>
      </w:r>
      <w:r>
        <w:rPr>
          <w:i/>
          <w:iCs/>
        </w:rPr>
        <w:t>Educational Psychologist</w:t>
      </w:r>
      <w:r>
        <w:t xml:space="preserve">, </w:t>
      </w:r>
      <w:r>
        <w:rPr>
          <w:i/>
          <w:iCs/>
        </w:rPr>
        <w:t>45</w:t>
      </w:r>
      <w:r>
        <w:t>(1), 15–27. https://doi.org/10.1080/00461520903433539</w:t>
      </w:r>
    </w:p>
    <w:p w14:paraId="5FCB6B62" w14:textId="77777777" w:rsidR="00AC21DD" w:rsidRDefault="00AC21DD" w:rsidP="00AC21DD">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19E36765" w14:textId="77777777" w:rsidR="00AC21DD" w:rsidRDefault="00AC21DD" w:rsidP="00AC21DD">
      <w:pPr>
        <w:pStyle w:val="Bibliography"/>
      </w:pPr>
      <w:r>
        <w:t xml:space="preserve">Johnson, R. T., &amp; Johnson, D. W. (2021). Learning Together and Alone: The History of Our Involvement in Cooperative Learning. In </w:t>
      </w:r>
      <w:r>
        <w:rPr>
          <w:i/>
          <w:iCs/>
        </w:rPr>
        <w:t>Pioneering Perspectives in Cooperative Learning</w:t>
      </w:r>
      <w:r>
        <w:t>. Routledge.</w:t>
      </w:r>
    </w:p>
    <w:p w14:paraId="44024A89" w14:textId="77777777" w:rsidR="00AC21DD" w:rsidRDefault="00AC21DD" w:rsidP="00AC21DD">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26F23021" w14:textId="77777777" w:rsidR="00AC21DD" w:rsidRDefault="00AC21DD" w:rsidP="00AC21DD">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342D2AF8" w14:textId="77777777" w:rsidR="00AC21DD" w:rsidRDefault="00AC21DD" w:rsidP="00AC21DD">
      <w:pPr>
        <w:pStyle w:val="Bibliography"/>
      </w:pPr>
      <w:proofErr w:type="spellStart"/>
      <w:r>
        <w:t>Kohavi</w:t>
      </w:r>
      <w:proofErr w:type="spellEnd"/>
      <w:r>
        <w:t xml:space="preserve">, R., &amp; John, G. H. (1997). Wrappers for feature subset selection. </w:t>
      </w:r>
      <w:r>
        <w:rPr>
          <w:i/>
          <w:iCs/>
        </w:rPr>
        <w:t>Artificial Intelligence</w:t>
      </w:r>
      <w:r>
        <w:t xml:space="preserve">, </w:t>
      </w:r>
      <w:r>
        <w:rPr>
          <w:i/>
          <w:iCs/>
        </w:rPr>
        <w:t>97</w:t>
      </w:r>
      <w:r>
        <w:t>(1–2), 273–324. https://doi.org/10.1016/S0004-3702(97)00043-X</w:t>
      </w:r>
    </w:p>
    <w:p w14:paraId="43D642C9" w14:textId="77777777" w:rsidR="00AC21DD" w:rsidRDefault="00AC21DD" w:rsidP="00AC21DD">
      <w:pPr>
        <w:pStyle w:val="Bibliography"/>
      </w:pPr>
      <w:r>
        <w:t xml:space="preserve">Kramar, M. (2009). </w:t>
      </w:r>
      <w:r>
        <w:rPr>
          <w:i/>
          <w:iCs/>
        </w:rPr>
        <w:t>Pouk</w:t>
      </w:r>
      <w:r>
        <w:t xml:space="preserve">. Educa, </w:t>
      </w:r>
      <w:proofErr w:type="spellStart"/>
      <w:r>
        <w:t>Melior</w:t>
      </w:r>
      <w:proofErr w:type="spellEnd"/>
      <w:r>
        <w:t>.</w:t>
      </w:r>
    </w:p>
    <w:p w14:paraId="0DCCF8EE" w14:textId="77777777" w:rsidR="00AC21DD" w:rsidRDefault="00AC21DD" w:rsidP="00AC21DD">
      <w:pPr>
        <w:pStyle w:val="Bibliography"/>
      </w:pPr>
      <w:proofErr w:type="spellStart"/>
      <w:r>
        <w:t>Kreijns</w:t>
      </w:r>
      <w:proofErr w:type="spellEnd"/>
      <w:r>
        <w:t xml:space="preserve">, K., Kirschner, P. A., &amp; Jochems, W. (2003). Identifying the pitfalls for social interaction in computer-supported collaborative learning environments: A review of the research. </w:t>
      </w:r>
      <w:r>
        <w:rPr>
          <w:i/>
          <w:iCs/>
        </w:rPr>
        <w:t xml:space="preserve">Computers in Human </w:t>
      </w:r>
      <w:proofErr w:type="spellStart"/>
      <w:r>
        <w:rPr>
          <w:i/>
          <w:iCs/>
        </w:rPr>
        <w:t>Behavior</w:t>
      </w:r>
      <w:proofErr w:type="spellEnd"/>
      <w:r>
        <w:t xml:space="preserve">, </w:t>
      </w:r>
      <w:r>
        <w:rPr>
          <w:i/>
          <w:iCs/>
        </w:rPr>
        <w:t>19</w:t>
      </w:r>
      <w:r>
        <w:t>(3), 335–353. https://doi.org/10.1016/S0747-5632(02)00057-2</w:t>
      </w:r>
    </w:p>
    <w:p w14:paraId="0B76891F" w14:textId="77777777" w:rsidR="00AC21DD" w:rsidRDefault="00AC21DD" w:rsidP="00AC21DD">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5D7728C0" w14:textId="77777777" w:rsidR="00AC21DD" w:rsidRDefault="00AC21DD" w:rsidP="00AC21DD">
      <w:pPr>
        <w:pStyle w:val="Bibliography"/>
      </w:pPr>
      <w:proofErr w:type="spellStart"/>
      <w:r>
        <w:lastRenderedPageBreak/>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3F633A52" w14:textId="77777777" w:rsidR="00AC21DD" w:rsidRDefault="00AC21DD" w:rsidP="00AC21DD">
      <w:pPr>
        <w:pStyle w:val="Bibliography"/>
      </w:pPr>
      <w:r>
        <w:t xml:space="preserve">Lal, T. N., Chapelle, O., Weston, J., &amp; </w:t>
      </w:r>
      <w:proofErr w:type="spellStart"/>
      <w:r>
        <w:t>Elisseeff</w:t>
      </w:r>
      <w:proofErr w:type="spellEnd"/>
      <w:r>
        <w:t xml:space="preserve">, A. (2006). Embedded Methods. In I. Guyon, M. </w:t>
      </w:r>
      <w:proofErr w:type="spellStart"/>
      <w:r>
        <w:t>Nikravesh</w:t>
      </w:r>
      <w:proofErr w:type="spellEnd"/>
      <w:r>
        <w:t xml:space="preserve">, S. Gunn, &amp; L. A. Zadeh (Eds.), </w:t>
      </w:r>
      <w:r>
        <w:rPr>
          <w:i/>
          <w:iCs/>
        </w:rPr>
        <w:t>Feature Extraction: Foundations and Applications</w:t>
      </w:r>
      <w:r>
        <w:t xml:space="preserve"> (pp. 137–165). Springer. https://doi.org/10.1007/978-3-540-35488-8_6</w:t>
      </w:r>
    </w:p>
    <w:p w14:paraId="5CC13D32" w14:textId="77777777" w:rsidR="00AC21DD" w:rsidRDefault="00AC21DD" w:rsidP="00AC21DD">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7C558618" w14:textId="77777777" w:rsidR="00AC21DD" w:rsidRDefault="00AC21DD" w:rsidP="00AC21DD">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78064C3D" w14:textId="77777777" w:rsidR="00AC21DD" w:rsidRDefault="00AC21DD" w:rsidP="00AC21DD">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24A7B460" w14:textId="77777777" w:rsidR="00AC21DD" w:rsidRDefault="00AC21DD" w:rsidP="00AC21DD">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50BF9639" w14:textId="77777777" w:rsidR="00AC21DD" w:rsidRDefault="00AC21DD" w:rsidP="00AC21DD">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60F2F042" w14:textId="77777777" w:rsidR="00AC21DD" w:rsidRDefault="00AC21DD" w:rsidP="00AC21DD">
      <w:pPr>
        <w:pStyle w:val="Bibliography"/>
      </w:pPr>
      <w:r>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62F7EEDD" w14:textId="77777777" w:rsidR="00AC21DD" w:rsidRDefault="00AC21DD" w:rsidP="00AC21DD">
      <w:pPr>
        <w:pStyle w:val="Bibliography"/>
      </w:pPr>
      <w:r>
        <w:rPr>
          <w:i/>
          <w:iCs/>
        </w:rPr>
        <w:t>Myers-Briggs/Jung Test: Open Extended Jungian Type Scales</w:t>
      </w:r>
      <w:r>
        <w:t>. (n.d.). Retrieved 21 October 2023, from https://openpsychometrics.org/tests/OEJTS/</w:t>
      </w:r>
    </w:p>
    <w:p w14:paraId="5C937AC9" w14:textId="77777777" w:rsidR="00AC21DD" w:rsidRDefault="00AC21DD" w:rsidP="00AC21DD">
      <w:pPr>
        <w:pStyle w:val="Bibliography"/>
      </w:pPr>
      <w:r>
        <w:lastRenderedPageBreak/>
        <w:t xml:space="preserve">Paterson, K. (2004). </w:t>
      </w:r>
      <w:r>
        <w:rPr>
          <w:i/>
          <w:iCs/>
        </w:rPr>
        <w:t xml:space="preserve">Kako </w:t>
      </w:r>
      <w:proofErr w:type="spellStart"/>
      <w:r>
        <w:rPr>
          <w:i/>
          <w:iCs/>
        </w:rPr>
        <w:t>lahko</w:t>
      </w:r>
      <w:proofErr w:type="spellEnd"/>
      <w:r>
        <w:rPr>
          <w:i/>
          <w:iCs/>
        </w:rPr>
        <w:t xml:space="preserve"> </w:t>
      </w:r>
      <w:proofErr w:type="spellStart"/>
      <w:r>
        <w:rPr>
          <w:i/>
          <w:iCs/>
        </w:rPr>
        <w:t>poučujem</w:t>
      </w:r>
      <w:proofErr w:type="spellEnd"/>
      <w:r>
        <w:rPr>
          <w:i/>
          <w:iCs/>
        </w:rPr>
        <w:t xml:space="preserve">: </w:t>
      </w:r>
      <w:proofErr w:type="spellStart"/>
      <w:r>
        <w:rPr>
          <w:i/>
          <w:iCs/>
        </w:rPr>
        <w:t>Namigi</w:t>
      </w:r>
      <w:proofErr w:type="spellEnd"/>
      <w:r>
        <w:rPr>
          <w:i/>
          <w:iCs/>
        </w:rPr>
        <w:t xml:space="preserve"> za </w:t>
      </w:r>
      <w:proofErr w:type="spellStart"/>
      <w:r>
        <w:rPr>
          <w:i/>
          <w:iCs/>
        </w:rPr>
        <w:t>začetnike</w:t>
      </w:r>
      <w:proofErr w:type="spellEnd"/>
      <w:r>
        <w:rPr>
          <w:i/>
          <w:iCs/>
        </w:rPr>
        <w:t xml:space="preserve"> in </w:t>
      </w:r>
      <w:proofErr w:type="spellStart"/>
      <w:r>
        <w:rPr>
          <w:i/>
          <w:iCs/>
        </w:rPr>
        <w:t>izkušene</w:t>
      </w:r>
      <w:proofErr w:type="spellEnd"/>
      <w:r>
        <w:rPr>
          <w:i/>
          <w:iCs/>
        </w:rPr>
        <w:t xml:space="preserve"> </w:t>
      </w:r>
      <w:proofErr w:type="spellStart"/>
      <w:r>
        <w:rPr>
          <w:i/>
          <w:iCs/>
        </w:rPr>
        <w:t>učitelje</w:t>
      </w:r>
      <w:proofErr w:type="spellEnd"/>
      <w:r>
        <w:t xml:space="preserve"> (T. </w:t>
      </w:r>
      <w:proofErr w:type="spellStart"/>
      <w:r>
        <w:t>Velušček</w:t>
      </w:r>
      <w:proofErr w:type="spellEnd"/>
      <w:r>
        <w:t xml:space="preserve">, Trans.; 1. </w:t>
      </w:r>
      <w:proofErr w:type="spellStart"/>
      <w:r>
        <w:t>izd</w:t>
      </w:r>
      <w:proofErr w:type="spellEnd"/>
      <w:r>
        <w:t>., 1. natis). Rokus.</w:t>
      </w:r>
    </w:p>
    <w:p w14:paraId="20DA5D71" w14:textId="77777777" w:rsidR="00AC21DD" w:rsidRDefault="00AC21DD" w:rsidP="00AC21DD">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743F8B85" w14:textId="77777777" w:rsidR="00AC21DD" w:rsidRDefault="00AC21DD" w:rsidP="00AC21DD">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44D8547E" w14:textId="77777777" w:rsidR="00AC21DD" w:rsidRDefault="00AC21DD" w:rsidP="00AC21DD">
      <w:pPr>
        <w:pStyle w:val="Bibliography"/>
      </w:pPr>
      <w:proofErr w:type="spellStart"/>
      <w:r>
        <w:rPr>
          <w:i/>
          <w:iCs/>
        </w:rPr>
        <w:t>PsyToolkit</w:t>
      </w:r>
      <w:proofErr w:type="spellEnd"/>
      <w:r>
        <w:t>. (n.d.). Retrieved 4 November 2023, from https://www.psytoolkit.org/index.html</w:t>
      </w:r>
    </w:p>
    <w:p w14:paraId="3A2E4442" w14:textId="77777777" w:rsidR="00AC21DD" w:rsidRDefault="00AC21DD" w:rsidP="00AC21DD">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1BFD73B1" w14:textId="77777777" w:rsidR="00AC21DD" w:rsidRDefault="00AC21DD" w:rsidP="00AC21DD">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654C0D5D" w14:textId="77777777" w:rsidR="00AC21DD" w:rsidRDefault="00AC21DD" w:rsidP="00AC21DD">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31A98E3D" w14:textId="77777777" w:rsidR="00AC21DD" w:rsidRDefault="00AC21DD" w:rsidP="00AC21DD">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50C291C0" w14:textId="77777777" w:rsidR="00AC21DD" w:rsidRDefault="00AC21DD" w:rsidP="00AC21DD">
      <w:pPr>
        <w:pStyle w:val="Bibliography"/>
      </w:pPr>
      <w:r>
        <w:lastRenderedPageBreak/>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535E598D" w14:textId="77777777" w:rsidR="00AC21DD" w:rsidRDefault="00AC21DD" w:rsidP="00AC21DD">
      <w:pPr>
        <w:pStyle w:val="Bibliography"/>
      </w:pPr>
      <w:proofErr w:type="spellStart"/>
      <w:r>
        <w:t>Razdevšek</w:t>
      </w:r>
      <w:proofErr w:type="spellEnd"/>
      <w:r>
        <w:t xml:space="preserve">-Pučko, C. (1993). </w:t>
      </w:r>
      <w:proofErr w:type="spellStart"/>
      <w:r>
        <w:rPr>
          <w:i/>
          <w:iCs/>
        </w:rPr>
        <w:t>Razredna</w:t>
      </w:r>
      <w:proofErr w:type="spellEnd"/>
      <w:r>
        <w:rPr>
          <w:i/>
          <w:iCs/>
        </w:rPr>
        <w:t xml:space="preserve"> </w:t>
      </w:r>
      <w:proofErr w:type="spellStart"/>
      <w:r>
        <w:rPr>
          <w:i/>
          <w:iCs/>
        </w:rPr>
        <w:t>interakcija</w:t>
      </w:r>
      <w:proofErr w:type="spellEnd"/>
      <w:r>
        <w:rPr>
          <w:i/>
          <w:iCs/>
        </w:rPr>
        <w:t xml:space="preserve">: </w:t>
      </w:r>
      <w:proofErr w:type="spellStart"/>
      <w:r>
        <w:rPr>
          <w:i/>
          <w:iCs/>
        </w:rPr>
        <w:t>Študijsko</w:t>
      </w:r>
      <w:proofErr w:type="spellEnd"/>
      <w:r>
        <w:rPr>
          <w:i/>
          <w:iCs/>
        </w:rPr>
        <w:t xml:space="preserve"> </w:t>
      </w:r>
      <w:proofErr w:type="spellStart"/>
      <w:r>
        <w:rPr>
          <w:i/>
          <w:iCs/>
        </w:rPr>
        <w:t>gradivo</w:t>
      </w:r>
      <w:proofErr w:type="spellEnd"/>
      <w:r>
        <w:rPr>
          <w:i/>
          <w:iCs/>
        </w:rPr>
        <w:t xml:space="preserve"> za </w:t>
      </w:r>
      <w:proofErr w:type="spellStart"/>
      <w:r>
        <w:rPr>
          <w:i/>
          <w:iCs/>
        </w:rPr>
        <w:t>pedagoško</w:t>
      </w:r>
      <w:proofErr w:type="spellEnd"/>
      <w:r>
        <w:rPr>
          <w:i/>
          <w:iCs/>
        </w:rPr>
        <w:t xml:space="preserve"> </w:t>
      </w:r>
      <w:proofErr w:type="spellStart"/>
      <w:r>
        <w:rPr>
          <w:i/>
          <w:iCs/>
        </w:rPr>
        <w:t>psihologijo</w:t>
      </w:r>
      <w:proofErr w:type="spellEnd"/>
      <w:r>
        <w:t>.</w:t>
      </w:r>
    </w:p>
    <w:p w14:paraId="659E5827" w14:textId="77777777" w:rsidR="00AC21DD" w:rsidRDefault="00AC21DD" w:rsidP="00AC21DD">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06A8B985" w14:textId="77777777" w:rsidR="00AC21DD" w:rsidRDefault="00AC21DD" w:rsidP="00AC21DD">
      <w:pPr>
        <w:pStyle w:val="Bibliography"/>
      </w:pPr>
      <w:r>
        <w:t xml:space="preserve">Rot Vrhovec, A. (2015). Forms of Cooperative Learning in Language Teaching in Slovenian Language Classes at the Primary School Level. </w:t>
      </w:r>
      <w:proofErr w:type="spellStart"/>
      <w:r>
        <w:rPr>
          <w:i/>
          <w:iCs/>
        </w:rPr>
        <w:t>Center</w:t>
      </w:r>
      <w:proofErr w:type="spellEnd"/>
      <w:r>
        <w:rPr>
          <w:i/>
          <w:iCs/>
        </w:rPr>
        <w:t xml:space="preserve"> for Educational Policy Studies Journal</w:t>
      </w:r>
      <w:r>
        <w:t xml:space="preserve">, </w:t>
      </w:r>
      <w:r>
        <w:rPr>
          <w:i/>
          <w:iCs/>
        </w:rPr>
        <w:t>5</w:t>
      </w:r>
      <w:r>
        <w:t>(3), 129–155. https://doi.org/10.26529/cepsj.132</w:t>
      </w:r>
    </w:p>
    <w:p w14:paraId="11E1E5A2" w14:textId="77777777" w:rsidR="00AC21DD" w:rsidRDefault="00AC21DD" w:rsidP="00AC21DD">
      <w:pPr>
        <w:pStyle w:val="Bibliography"/>
      </w:pPr>
      <w:r>
        <w:t xml:space="preserve">Rovetta, A. (2020). Raiders of the Lost Correlation: A Guide on Using Pearson and Spearman Coefficients to Detect Hidden Correlations in Medical Sciences. </w:t>
      </w:r>
      <w:proofErr w:type="spellStart"/>
      <w:r>
        <w:rPr>
          <w:i/>
          <w:iCs/>
        </w:rPr>
        <w:t>Cureus</w:t>
      </w:r>
      <w:proofErr w:type="spellEnd"/>
      <w:r>
        <w:t xml:space="preserve">, </w:t>
      </w:r>
      <w:r>
        <w:rPr>
          <w:i/>
          <w:iCs/>
        </w:rPr>
        <w:t>12</w:t>
      </w:r>
      <w:r>
        <w:t>(12). https://doi.org/10.7759/cureus.11794</w:t>
      </w:r>
    </w:p>
    <w:p w14:paraId="223321D0" w14:textId="77777777" w:rsidR="00AC21DD" w:rsidRDefault="00AC21DD" w:rsidP="00AC21DD">
      <w:pPr>
        <w:pStyle w:val="Bibliography"/>
      </w:pPr>
      <w:r>
        <w:t xml:space="preserve">Schober, P., Boer, C., &amp; Schwarte, L. A. (2018). Correlation Coefficients: Appropriate Use and Interpretation. </w:t>
      </w:r>
      <w:proofErr w:type="spellStart"/>
      <w:r>
        <w:rPr>
          <w:i/>
          <w:iCs/>
        </w:rPr>
        <w:t>Anesthesia</w:t>
      </w:r>
      <w:proofErr w:type="spellEnd"/>
      <w:r>
        <w:rPr>
          <w:i/>
          <w:iCs/>
        </w:rPr>
        <w:t xml:space="preserve"> &amp; Analgesia</w:t>
      </w:r>
      <w:r>
        <w:t xml:space="preserve">, </w:t>
      </w:r>
      <w:r>
        <w:rPr>
          <w:i/>
          <w:iCs/>
        </w:rPr>
        <w:t>126</w:t>
      </w:r>
      <w:r>
        <w:t>(5), 1763–1768. https://doi.org/10.1213/ANE.0000000000002864</w:t>
      </w:r>
    </w:p>
    <w:p w14:paraId="1EA4F79D" w14:textId="77777777" w:rsidR="00AC21DD" w:rsidRDefault="00AC21DD" w:rsidP="00AC21DD">
      <w:pPr>
        <w:pStyle w:val="Bibliography"/>
      </w:pPr>
      <w:r>
        <w:t xml:space="preserve">Shalev-Shwartz, S., &amp; Ben-David, S. (2014). </w:t>
      </w:r>
      <w:r>
        <w:rPr>
          <w:i/>
          <w:iCs/>
        </w:rPr>
        <w:t>Understanding machine learning: From theory to algorithms</w:t>
      </w:r>
      <w:r>
        <w:t>. Cambridge university press.</w:t>
      </w:r>
    </w:p>
    <w:p w14:paraId="39BC0DB7" w14:textId="77777777" w:rsidR="00AC21DD" w:rsidRDefault="00AC21DD" w:rsidP="00AC21DD">
      <w:pPr>
        <w:pStyle w:val="Bibliography"/>
      </w:pPr>
      <w:proofErr w:type="spellStart"/>
      <w:r>
        <w:t>Šilih</w:t>
      </w:r>
      <w:proofErr w:type="spellEnd"/>
      <w:r>
        <w:t xml:space="preserve">, G. (1970). </w:t>
      </w:r>
      <w:proofErr w:type="spellStart"/>
      <w:r>
        <w:rPr>
          <w:i/>
          <w:iCs/>
        </w:rPr>
        <w:t>Didaktika</w:t>
      </w:r>
      <w:proofErr w:type="spellEnd"/>
      <w:r>
        <w:t xml:space="preserve">. </w:t>
      </w:r>
      <w:proofErr w:type="spellStart"/>
      <w:r>
        <w:t>Državna</w:t>
      </w:r>
      <w:proofErr w:type="spellEnd"/>
      <w:r>
        <w:t xml:space="preserve"> </w:t>
      </w:r>
      <w:proofErr w:type="spellStart"/>
      <w:r>
        <w:t>založba</w:t>
      </w:r>
      <w:proofErr w:type="spellEnd"/>
      <w:r>
        <w:t xml:space="preserve"> </w:t>
      </w:r>
      <w:proofErr w:type="spellStart"/>
      <w:r>
        <w:t>Slovenije</w:t>
      </w:r>
      <w:proofErr w:type="spellEnd"/>
      <w:r>
        <w:t>.</w:t>
      </w:r>
    </w:p>
    <w:p w14:paraId="7E66EA7C" w14:textId="77777777" w:rsidR="00AC21DD" w:rsidRDefault="00AC21DD" w:rsidP="00AC21DD">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4D3EA26A" w14:textId="77777777" w:rsidR="00AC21DD" w:rsidRDefault="00AC21DD" w:rsidP="00AC21DD">
      <w:pPr>
        <w:pStyle w:val="Bibliography"/>
      </w:pPr>
      <w:r>
        <w:t xml:space="preserve">Smith, A. B., &amp; Irey, R. K. (1974). </w:t>
      </w:r>
      <w:r>
        <w:rPr>
          <w:i/>
          <w:iCs/>
        </w:rPr>
        <w:t>Personality Variables and the Improvement of College Teaching</w:t>
      </w:r>
      <w:r>
        <w:t>. https://eric.ed.gov/?id=ED096313</w:t>
      </w:r>
    </w:p>
    <w:p w14:paraId="76E990A6" w14:textId="77777777" w:rsidR="00AC21DD" w:rsidRDefault="00AC21DD" w:rsidP="00AC21DD">
      <w:pPr>
        <w:pStyle w:val="Bibliography"/>
      </w:pPr>
      <w:r>
        <w:lastRenderedPageBreak/>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795F2FD4" w14:textId="77777777" w:rsidR="00AC21DD" w:rsidRDefault="00AC21DD" w:rsidP="00AC21DD">
      <w:pPr>
        <w:pStyle w:val="Bibliography"/>
      </w:pPr>
      <w:proofErr w:type="spellStart"/>
      <w:r>
        <w:t>Tavazzi</w:t>
      </w:r>
      <w:proofErr w:type="spellEnd"/>
      <w:r>
        <w:t xml:space="preserve">, E., </w:t>
      </w:r>
      <w:proofErr w:type="spellStart"/>
      <w:r>
        <w:t>Daberdaku</w:t>
      </w:r>
      <w:proofErr w:type="spellEnd"/>
      <w:r>
        <w:t xml:space="preserve">, S., Vasta, R., Calvo, A., </w:t>
      </w:r>
      <w:proofErr w:type="spellStart"/>
      <w:r>
        <w:t>Chiò</w:t>
      </w:r>
      <w:proofErr w:type="spellEnd"/>
      <w:r>
        <w:t xml:space="preserve">,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53BADE36" w14:textId="77777777" w:rsidR="00AC21DD" w:rsidRDefault="00AC21DD" w:rsidP="00AC21DD">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42EBA3BF" w14:textId="77777777" w:rsidR="00AC21DD" w:rsidRDefault="00AC21DD" w:rsidP="00AC21DD">
      <w:pPr>
        <w:pStyle w:val="Bibliography"/>
      </w:pPr>
      <w:r>
        <w:t xml:space="preserve">Tomić, A. (2003). </w:t>
      </w:r>
      <w:proofErr w:type="spellStart"/>
      <w:r>
        <w:rPr>
          <w:i/>
          <w:iCs/>
        </w:rPr>
        <w:t>Izbrana</w:t>
      </w:r>
      <w:proofErr w:type="spellEnd"/>
      <w:r>
        <w:rPr>
          <w:i/>
          <w:iCs/>
        </w:rPr>
        <w:t xml:space="preserve"> </w:t>
      </w:r>
      <w:proofErr w:type="spellStart"/>
      <w:r>
        <w:rPr>
          <w:i/>
          <w:iCs/>
        </w:rPr>
        <w:t>poglavja</w:t>
      </w:r>
      <w:proofErr w:type="spellEnd"/>
      <w:r>
        <w:rPr>
          <w:i/>
          <w:iCs/>
        </w:rPr>
        <w:t xml:space="preserve"> </w:t>
      </w:r>
      <w:proofErr w:type="spellStart"/>
      <w:r>
        <w:rPr>
          <w:i/>
          <w:iCs/>
        </w:rPr>
        <w:t>iz</w:t>
      </w:r>
      <w:proofErr w:type="spellEnd"/>
      <w:r>
        <w:rPr>
          <w:i/>
          <w:iCs/>
        </w:rPr>
        <w:t xml:space="preserve"> </w:t>
      </w:r>
      <w:proofErr w:type="spellStart"/>
      <w:r>
        <w:rPr>
          <w:i/>
          <w:iCs/>
        </w:rPr>
        <w:t>didaktike</w:t>
      </w:r>
      <w:proofErr w:type="spellEnd"/>
      <w:r>
        <w:t>.</w:t>
      </w:r>
    </w:p>
    <w:p w14:paraId="64F59FF7" w14:textId="77777777" w:rsidR="00AC21DD" w:rsidRDefault="00AC21DD" w:rsidP="00AC21DD">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3E06AECE" w14:textId="77777777" w:rsidR="00AC21DD" w:rsidRDefault="00AC21DD" w:rsidP="00AC21DD">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216CFA24" w14:textId="77777777" w:rsidR="00AC21DD" w:rsidRDefault="00AC21DD" w:rsidP="00AC21DD">
      <w:pPr>
        <w:pStyle w:val="Bibliography"/>
      </w:pPr>
      <w:r>
        <w:t xml:space="preserve">van der </w:t>
      </w:r>
      <w:proofErr w:type="spellStart"/>
      <w:r>
        <w:t>Maaten</w:t>
      </w:r>
      <w:proofErr w:type="spellEnd"/>
      <w:r>
        <w:t xml:space="preserve">, L. J. P., &amp; Hinton, G. E. (2008). Visualizing High-Dimensional Data Using t-SNE. </w:t>
      </w:r>
      <w:r>
        <w:rPr>
          <w:i/>
          <w:iCs/>
        </w:rPr>
        <w:t>Journal of Machine Learning Research</w:t>
      </w:r>
      <w:r>
        <w:t xml:space="preserve">, </w:t>
      </w:r>
      <w:r>
        <w:rPr>
          <w:i/>
          <w:iCs/>
        </w:rPr>
        <w:t>9</w:t>
      </w:r>
      <w:r>
        <w:t>(</w:t>
      </w:r>
      <w:proofErr w:type="spellStart"/>
      <w:r>
        <w:t>nov</w:t>
      </w:r>
      <w:proofErr w:type="spellEnd"/>
      <w:r>
        <w:t>), 2579–2605.</w:t>
      </w:r>
    </w:p>
    <w:p w14:paraId="6CC500BB" w14:textId="77777777" w:rsidR="00AC21DD" w:rsidRDefault="00AC21DD" w:rsidP="00AC21DD">
      <w:pPr>
        <w:pStyle w:val="Bibliography"/>
      </w:pPr>
      <w:r>
        <w:lastRenderedPageBreak/>
        <w:t xml:space="preserve">Van </w:t>
      </w:r>
      <w:proofErr w:type="spellStart"/>
      <w:r>
        <w:t>Diggele</w:t>
      </w:r>
      <w:proofErr w:type="spellEnd"/>
      <w:r>
        <w:t xml:space="preserve">, C., Burgess, A., &amp; Mellis, C. (2020). Planning, </w:t>
      </w:r>
      <w:proofErr w:type="gramStart"/>
      <w:r>
        <w:t>preparing</w:t>
      </w:r>
      <w:proofErr w:type="gramEnd"/>
      <w:r>
        <w:t xml:space="preserve"> and structuring a small group teaching session. </w:t>
      </w:r>
      <w:r>
        <w:rPr>
          <w:i/>
          <w:iCs/>
        </w:rPr>
        <w:t>BMC Medical Education</w:t>
      </w:r>
      <w:r>
        <w:t xml:space="preserve">, </w:t>
      </w:r>
      <w:r>
        <w:rPr>
          <w:i/>
          <w:iCs/>
        </w:rPr>
        <w:t>20</w:t>
      </w:r>
      <w:r>
        <w:t>(S2), 462. https://doi.org/10.1186/s12909-020-02281-4</w:t>
      </w:r>
    </w:p>
    <w:p w14:paraId="5CB9F4FA" w14:textId="77777777" w:rsidR="00AC21DD" w:rsidRDefault="00AC21DD" w:rsidP="00AC21DD">
      <w:pPr>
        <w:pStyle w:val="Bibliography"/>
      </w:pPr>
      <w:proofErr w:type="spellStart"/>
      <w:r>
        <w:t>Varoquaux</w:t>
      </w:r>
      <w:proofErr w:type="spellEnd"/>
      <w:r>
        <w:t xml:space="preserve">, G., &amp; </w:t>
      </w:r>
      <w:proofErr w:type="spellStart"/>
      <w:r>
        <w:t>Colliot</w:t>
      </w:r>
      <w:proofErr w:type="spellEnd"/>
      <w:r>
        <w:t xml:space="preserve">, O. (2023). Evaluating Machine Learning Models and Their Diagnostic Value. In O. </w:t>
      </w:r>
      <w:proofErr w:type="spellStart"/>
      <w:r>
        <w:t>Colliot</w:t>
      </w:r>
      <w:proofErr w:type="spellEnd"/>
      <w:r>
        <w:t xml:space="preserve"> (Ed.), </w:t>
      </w:r>
      <w:r>
        <w:rPr>
          <w:i/>
          <w:iCs/>
        </w:rPr>
        <w:t>Machine Learning for Brain Disorders</w:t>
      </w:r>
      <w:r>
        <w:t xml:space="preserve"> (Vol. 197, pp. 601–630). Springer US. https://doi.org/10.1007/978-1-0716-3195-9_20</w:t>
      </w:r>
    </w:p>
    <w:p w14:paraId="64F7FC26" w14:textId="77777777" w:rsidR="00AC21DD" w:rsidRDefault="00AC21DD" w:rsidP="00AC21DD">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18913C23" w14:textId="77777777" w:rsidR="00AC21DD" w:rsidRDefault="00AC21DD" w:rsidP="00AC21DD">
      <w:pPr>
        <w:pStyle w:val="Bibliography"/>
      </w:pPr>
      <w:r>
        <w:t xml:space="preserve">Vishwanathan, S. V. N., &amp; Smola, A. (2008). </w:t>
      </w:r>
      <w:r>
        <w:rPr>
          <w:i/>
          <w:iCs/>
        </w:rPr>
        <w:t>Introduction to Machine Learning</w:t>
      </w:r>
      <w:r>
        <w:t>. Cambridge University Press. https://alex.smola.org/drafts/thebook.pdf</w:t>
      </w:r>
    </w:p>
    <w:p w14:paraId="16BCC7A2" w14:textId="77777777" w:rsidR="00AC21DD" w:rsidRDefault="00AC21DD" w:rsidP="00AC21DD">
      <w:pPr>
        <w:pStyle w:val="Bibliography"/>
      </w:pPr>
      <w:r>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63435F2D" w14:textId="77777777" w:rsidR="00AC21DD" w:rsidRDefault="00AC21DD" w:rsidP="00AC21DD">
      <w:pPr>
        <w:pStyle w:val="Bibliography"/>
      </w:pPr>
      <w:r>
        <w:t xml:space="preserve">Wahyu Ariani, D. (2013). Personality and Learning Motivation. </w:t>
      </w:r>
      <w:r>
        <w:rPr>
          <w:i/>
          <w:iCs/>
        </w:rPr>
        <w:t>European Journal of Business and Management</w:t>
      </w:r>
      <w:r>
        <w:t xml:space="preserve">, </w:t>
      </w:r>
      <w:r>
        <w:rPr>
          <w:i/>
          <w:iCs/>
        </w:rPr>
        <w:t>5</w:t>
      </w:r>
      <w:r>
        <w:t>.</w:t>
      </w:r>
    </w:p>
    <w:p w14:paraId="2AA72C92" w14:textId="77777777" w:rsidR="00AC21DD" w:rsidRDefault="00AC21DD" w:rsidP="00AC21DD">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6A65B41A" w14:textId="77777777" w:rsidR="00AC21DD" w:rsidRDefault="00AC21DD" w:rsidP="00AC21DD">
      <w:pPr>
        <w:pStyle w:val="Bibliography"/>
      </w:pPr>
      <w:r>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5ABB4C32" w14:textId="77777777" w:rsidR="00AC21DD" w:rsidRDefault="00AC21DD" w:rsidP="00AC21DD">
      <w:pPr>
        <w:pStyle w:val="Bibliography"/>
      </w:pPr>
      <w:r>
        <w:lastRenderedPageBreak/>
        <w:t xml:space="preserve">Wickham, H. (2014). Tidy Data. </w:t>
      </w:r>
      <w:r>
        <w:rPr>
          <w:i/>
          <w:iCs/>
        </w:rPr>
        <w:t>Journal of Statistical Software</w:t>
      </w:r>
      <w:r>
        <w:t xml:space="preserve">, </w:t>
      </w:r>
      <w:r>
        <w:rPr>
          <w:i/>
          <w:iCs/>
        </w:rPr>
        <w:t>59</w:t>
      </w:r>
      <w:r>
        <w:t>, 1–23. https://doi.org/10.18637/jss.v059.i10</w:t>
      </w:r>
    </w:p>
    <w:p w14:paraId="5E66F294" w14:textId="77777777" w:rsidR="00AC21DD" w:rsidRDefault="00AC21DD" w:rsidP="00AC21DD">
      <w:pPr>
        <w:pStyle w:val="Bibliography"/>
      </w:pPr>
      <w:r>
        <w:t xml:space="preserve">Wickramasinghe, I., &amp; </w:t>
      </w:r>
      <w:proofErr w:type="spellStart"/>
      <w:r>
        <w:t>Kalutarage</w:t>
      </w:r>
      <w:proofErr w:type="spellEnd"/>
      <w:r>
        <w:t xml:space="preserve">, H. (2021). Naive Bayes: Applications, </w:t>
      </w:r>
      <w:proofErr w:type="gramStart"/>
      <w:r>
        <w:t>variations</w:t>
      </w:r>
      <w:proofErr w:type="gramEnd"/>
      <w:r>
        <w:t xml:space="preserve"> and vulnerabilities: a review of literature with code snippets for implementation. </w:t>
      </w:r>
      <w:r>
        <w:rPr>
          <w:i/>
          <w:iCs/>
        </w:rPr>
        <w:t>Soft Computing</w:t>
      </w:r>
      <w:r>
        <w:t xml:space="preserve">, </w:t>
      </w:r>
      <w:r>
        <w:rPr>
          <w:i/>
          <w:iCs/>
        </w:rPr>
        <w:t>25</w:t>
      </w:r>
      <w:r>
        <w:t>(3), 2277–2293. https://doi.org/10.1007/s00500-020-05297-6</w:t>
      </w:r>
    </w:p>
    <w:p w14:paraId="2E74FE7E" w14:textId="77777777" w:rsidR="00AC21DD" w:rsidRDefault="00AC21DD" w:rsidP="00AC21DD">
      <w:pPr>
        <w:pStyle w:val="Bibliography"/>
      </w:pPr>
      <w:proofErr w:type="spellStart"/>
      <w:r>
        <w:t>Wlodzislaw</w:t>
      </w:r>
      <w:proofErr w:type="spellEnd"/>
      <w:r>
        <w:t xml:space="preserve">, D., Winiarski, T., Biesiada, J., &amp; Kachel, A. (2003). </w:t>
      </w:r>
      <w:r>
        <w:rPr>
          <w:i/>
          <w:iCs/>
        </w:rPr>
        <w:t>Feature selection and ranking filters</w:t>
      </w:r>
      <w:r>
        <w:t>.</w:t>
      </w:r>
    </w:p>
    <w:p w14:paraId="595402BC" w14:textId="77777777" w:rsidR="00AC21DD" w:rsidRDefault="00AC21DD" w:rsidP="00AC21DD">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06F9D3C5" w14:textId="77777777" w:rsidR="00AC21DD" w:rsidRDefault="00AC21DD" w:rsidP="00AC21DD">
      <w:pPr>
        <w:pStyle w:val="Bibliography"/>
      </w:pPr>
      <w:r>
        <w:t xml:space="preserve">Yang, X. (2023). A Historical Review of Collaborative Learning and Cooperative Learning. </w:t>
      </w:r>
      <w:proofErr w:type="spellStart"/>
      <w:r>
        <w:rPr>
          <w:i/>
          <w:iCs/>
        </w:rPr>
        <w:t>TechTrends</w:t>
      </w:r>
      <w:proofErr w:type="spellEnd"/>
      <w:r>
        <w:t xml:space="preserve">, </w:t>
      </w:r>
      <w:r>
        <w:rPr>
          <w:i/>
          <w:iCs/>
        </w:rPr>
        <w:t>67</w:t>
      </w:r>
      <w:r>
        <w:t>(4), 718–728. https://doi.org/10.1007/s11528-022-00823-9</w:t>
      </w:r>
    </w:p>
    <w:p w14:paraId="393DEE81" w14:textId="77777777" w:rsidR="00AC21DD" w:rsidRDefault="00AC21DD" w:rsidP="00AC21DD">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17F39EB6" w14:textId="77777777" w:rsidR="00AC21DD" w:rsidRDefault="00AC21DD" w:rsidP="00AC21DD">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781C6968" w14:textId="77777777" w:rsidR="00AC21DD" w:rsidRDefault="00AC21DD" w:rsidP="00AC21DD">
      <w:pPr>
        <w:pStyle w:val="Bibliography"/>
      </w:pPr>
      <w:r>
        <w:t xml:space="preserve">Yu-Tzu Lin, Cheng-Chih Wu, Zhi-Hong Chen, &amp; Pei-Yi Ku. (2020). How Gender Pairings Affect Collaborative Problem Solving in Social-Learning Context: The Effects on Performance, </w:t>
      </w:r>
      <w:proofErr w:type="spellStart"/>
      <w:r>
        <w:t>Behaviors</w:t>
      </w:r>
      <w:proofErr w:type="spellEnd"/>
      <w:r>
        <w:t xml:space="preserve">, and Attitudes. </w:t>
      </w:r>
      <w:r>
        <w:rPr>
          <w:i/>
          <w:iCs/>
        </w:rPr>
        <w:t>Educational Technology &amp; Society</w:t>
      </w:r>
      <w:r>
        <w:t xml:space="preserve">, </w:t>
      </w:r>
      <w:r>
        <w:rPr>
          <w:i/>
          <w:iCs/>
        </w:rPr>
        <w:t>23</w:t>
      </w:r>
      <w:r>
        <w:t>(4). https://doi.org/10.30191/ETS.202010_23(4).0003</w:t>
      </w:r>
    </w:p>
    <w:p w14:paraId="7504AAF2" w14:textId="77777777" w:rsidR="00AC21DD" w:rsidRDefault="00AC21DD" w:rsidP="00AC21DD">
      <w:pPr>
        <w:pStyle w:val="Bibliography"/>
      </w:pPr>
      <w:r>
        <w:t xml:space="preserve">Zhang, W., Yang, A. C. H., Huang, L., Leung, D. Y. H., &amp; Lau, N. (2022). Correlation between the composition of personalities and project success in project-based learning among </w:t>
      </w:r>
      <w:r>
        <w:lastRenderedPageBreak/>
        <w:t xml:space="preserve">design students. </w:t>
      </w:r>
      <w:r>
        <w:rPr>
          <w:i/>
          <w:iCs/>
        </w:rPr>
        <w:t>International Journal of Technology and Design Education</w:t>
      </w:r>
      <w:r>
        <w:t xml:space="preserve">, </w:t>
      </w:r>
      <w:r>
        <w:rPr>
          <w:i/>
          <w:iCs/>
        </w:rPr>
        <w:t>32</w:t>
      </w:r>
      <w:r>
        <w:t>(5), 2873–2895. https://doi.org/10.1007/s10798-021-09716-z</w:t>
      </w:r>
    </w:p>
    <w:p w14:paraId="0ED0FCE0" w14:textId="73C1C413"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1E7A4E" w14:textId="77777777" w:rsidR="002A236B" w:rsidRDefault="002A236B" w:rsidP="00AE29F3">
      <w:pPr>
        <w:spacing w:after="0" w:line="240" w:lineRule="auto"/>
      </w:pPr>
      <w:r>
        <w:separator/>
      </w:r>
    </w:p>
  </w:endnote>
  <w:endnote w:type="continuationSeparator" w:id="0">
    <w:p w14:paraId="195DEDE3" w14:textId="77777777" w:rsidR="002A236B" w:rsidRDefault="002A236B"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C58FD" w14:textId="77777777" w:rsidR="002A236B" w:rsidRDefault="002A236B" w:rsidP="00AE29F3">
      <w:pPr>
        <w:spacing w:after="0" w:line="240" w:lineRule="auto"/>
      </w:pPr>
      <w:r>
        <w:separator/>
      </w:r>
    </w:p>
  </w:footnote>
  <w:footnote w:type="continuationSeparator" w:id="0">
    <w:p w14:paraId="6DC89C5A" w14:textId="77777777" w:rsidR="002A236B" w:rsidRDefault="002A236B"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4"/>
  </w:num>
  <w:num w:numId="2" w16cid:durableId="549921021">
    <w:abstractNumId w:val="7"/>
  </w:num>
  <w:num w:numId="3" w16cid:durableId="1381906178">
    <w:abstractNumId w:val="0"/>
  </w:num>
  <w:num w:numId="4" w16cid:durableId="235284400">
    <w:abstractNumId w:val="1"/>
  </w:num>
  <w:num w:numId="5" w16cid:durableId="1908301273">
    <w:abstractNumId w:val="6"/>
  </w:num>
  <w:num w:numId="6" w16cid:durableId="1023170121">
    <w:abstractNumId w:val="3"/>
  </w:num>
  <w:num w:numId="7" w16cid:durableId="253167483">
    <w:abstractNumId w:val="5"/>
  </w:num>
  <w:num w:numId="8" w16cid:durableId="1256346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2468E"/>
    <w:rsid w:val="00034ECE"/>
    <w:rsid w:val="0003718E"/>
    <w:rsid w:val="00040560"/>
    <w:rsid w:val="00040D1B"/>
    <w:rsid w:val="00040EC3"/>
    <w:rsid w:val="00046752"/>
    <w:rsid w:val="000506A8"/>
    <w:rsid w:val="0005229C"/>
    <w:rsid w:val="00056318"/>
    <w:rsid w:val="00067E0F"/>
    <w:rsid w:val="00081F80"/>
    <w:rsid w:val="00085879"/>
    <w:rsid w:val="00092008"/>
    <w:rsid w:val="00095B8C"/>
    <w:rsid w:val="000B753B"/>
    <w:rsid w:val="000C2BD5"/>
    <w:rsid w:val="000D6412"/>
    <w:rsid w:val="000E06F8"/>
    <w:rsid w:val="000F076F"/>
    <w:rsid w:val="000F20F0"/>
    <w:rsid w:val="000F3BCC"/>
    <w:rsid w:val="000F3F21"/>
    <w:rsid w:val="000F5155"/>
    <w:rsid w:val="000F713B"/>
    <w:rsid w:val="00103489"/>
    <w:rsid w:val="00104411"/>
    <w:rsid w:val="001111FF"/>
    <w:rsid w:val="00111EF0"/>
    <w:rsid w:val="00114F5B"/>
    <w:rsid w:val="00120F54"/>
    <w:rsid w:val="0012565B"/>
    <w:rsid w:val="00127C86"/>
    <w:rsid w:val="00146E13"/>
    <w:rsid w:val="00146F8F"/>
    <w:rsid w:val="00155FC5"/>
    <w:rsid w:val="00182252"/>
    <w:rsid w:val="00185DE8"/>
    <w:rsid w:val="00191610"/>
    <w:rsid w:val="00191CF0"/>
    <w:rsid w:val="00193AA0"/>
    <w:rsid w:val="001A1685"/>
    <w:rsid w:val="001B5BA0"/>
    <w:rsid w:val="001C527C"/>
    <w:rsid w:val="001E75C6"/>
    <w:rsid w:val="001F7C53"/>
    <w:rsid w:val="0020372B"/>
    <w:rsid w:val="00205556"/>
    <w:rsid w:val="00212D54"/>
    <w:rsid w:val="002159A0"/>
    <w:rsid w:val="002227FE"/>
    <w:rsid w:val="002258EE"/>
    <w:rsid w:val="002318AF"/>
    <w:rsid w:val="00242207"/>
    <w:rsid w:val="002443E4"/>
    <w:rsid w:val="002444DD"/>
    <w:rsid w:val="00257468"/>
    <w:rsid w:val="00264D36"/>
    <w:rsid w:val="00292E52"/>
    <w:rsid w:val="002977CB"/>
    <w:rsid w:val="002A236B"/>
    <w:rsid w:val="002A7DF8"/>
    <w:rsid w:val="002B3400"/>
    <w:rsid w:val="002B48D6"/>
    <w:rsid w:val="002C25E4"/>
    <w:rsid w:val="002D1B02"/>
    <w:rsid w:val="002E1057"/>
    <w:rsid w:val="002F768B"/>
    <w:rsid w:val="003019DD"/>
    <w:rsid w:val="00301EC2"/>
    <w:rsid w:val="003106A3"/>
    <w:rsid w:val="003119C8"/>
    <w:rsid w:val="0031585A"/>
    <w:rsid w:val="00320E2A"/>
    <w:rsid w:val="003239BD"/>
    <w:rsid w:val="00324582"/>
    <w:rsid w:val="00341457"/>
    <w:rsid w:val="00366C5D"/>
    <w:rsid w:val="003824F2"/>
    <w:rsid w:val="00383408"/>
    <w:rsid w:val="003C1058"/>
    <w:rsid w:val="003C4C3F"/>
    <w:rsid w:val="003D1BF4"/>
    <w:rsid w:val="003E0EF2"/>
    <w:rsid w:val="003F36CC"/>
    <w:rsid w:val="003F48A2"/>
    <w:rsid w:val="004004AC"/>
    <w:rsid w:val="00414611"/>
    <w:rsid w:val="004202F9"/>
    <w:rsid w:val="00423309"/>
    <w:rsid w:val="004259A0"/>
    <w:rsid w:val="00425AA9"/>
    <w:rsid w:val="00426DBA"/>
    <w:rsid w:val="00431CE2"/>
    <w:rsid w:val="004330F4"/>
    <w:rsid w:val="004412E4"/>
    <w:rsid w:val="004615FF"/>
    <w:rsid w:val="00463753"/>
    <w:rsid w:val="004652DD"/>
    <w:rsid w:val="00482DA3"/>
    <w:rsid w:val="00483D35"/>
    <w:rsid w:val="00492258"/>
    <w:rsid w:val="004A33C0"/>
    <w:rsid w:val="004A71D2"/>
    <w:rsid w:val="004B3188"/>
    <w:rsid w:val="004B45D3"/>
    <w:rsid w:val="004C1300"/>
    <w:rsid w:val="004C4A1B"/>
    <w:rsid w:val="004C4BED"/>
    <w:rsid w:val="004D06AC"/>
    <w:rsid w:val="004E22E3"/>
    <w:rsid w:val="00514DDF"/>
    <w:rsid w:val="00521183"/>
    <w:rsid w:val="0052140B"/>
    <w:rsid w:val="00525819"/>
    <w:rsid w:val="00532DB8"/>
    <w:rsid w:val="005332CB"/>
    <w:rsid w:val="005344BA"/>
    <w:rsid w:val="00544CCD"/>
    <w:rsid w:val="005473DB"/>
    <w:rsid w:val="00555396"/>
    <w:rsid w:val="00587D33"/>
    <w:rsid w:val="00593B76"/>
    <w:rsid w:val="005A63C7"/>
    <w:rsid w:val="005D1278"/>
    <w:rsid w:val="005E32B1"/>
    <w:rsid w:val="005E48D9"/>
    <w:rsid w:val="005E48EC"/>
    <w:rsid w:val="005F5F0A"/>
    <w:rsid w:val="006045E8"/>
    <w:rsid w:val="006108D4"/>
    <w:rsid w:val="00624857"/>
    <w:rsid w:val="0062735A"/>
    <w:rsid w:val="00632E89"/>
    <w:rsid w:val="00636741"/>
    <w:rsid w:val="00637D0E"/>
    <w:rsid w:val="0065197D"/>
    <w:rsid w:val="00653A54"/>
    <w:rsid w:val="006619C3"/>
    <w:rsid w:val="00664E7D"/>
    <w:rsid w:val="00671762"/>
    <w:rsid w:val="006717ED"/>
    <w:rsid w:val="0067325F"/>
    <w:rsid w:val="00677AE0"/>
    <w:rsid w:val="00683648"/>
    <w:rsid w:val="00692310"/>
    <w:rsid w:val="006A4D27"/>
    <w:rsid w:val="006B340B"/>
    <w:rsid w:val="006C5B49"/>
    <w:rsid w:val="006D24D4"/>
    <w:rsid w:val="006D795D"/>
    <w:rsid w:val="006D7B1A"/>
    <w:rsid w:val="0070114B"/>
    <w:rsid w:val="00702B52"/>
    <w:rsid w:val="00712AD1"/>
    <w:rsid w:val="00715F40"/>
    <w:rsid w:val="007162BF"/>
    <w:rsid w:val="00727138"/>
    <w:rsid w:val="0073156C"/>
    <w:rsid w:val="0073254A"/>
    <w:rsid w:val="00736103"/>
    <w:rsid w:val="00742BC8"/>
    <w:rsid w:val="00752863"/>
    <w:rsid w:val="00755824"/>
    <w:rsid w:val="007614F5"/>
    <w:rsid w:val="007627D6"/>
    <w:rsid w:val="00770A8B"/>
    <w:rsid w:val="00773404"/>
    <w:rsid w:val="00790137"/>
    <w:rsid w:val="00791502"/>
    <w:rsid w:val="00793985"/>
    <w:rsid w:val="0079575F"/>
    <w:rsid w:val="007C1E54"/>
    <w:rsid w:val="007C294A"/>
    <w:rsid w:val="007C7680"/>
    <w:rsid w:val="007E4F7F"/>
    <w:rsid w:val="007F035F"/>
    <w:rsid w:val="007F12D2"/>
    <w:rsid w:val="007F3B71"/>
    <w:rsid w:val="007F7FA3"/>
    <w:rsid w:val="00803AE6"/>
    <w:rsid w:val="0081245E"/>
    <w:rsid w:val="00812CAE"/>
    <w:rsid w:val="00813D40"/>
    <w:rsid w:val="00816747"/>
    <w:rsid w:val="00816F95"/>
    <w:rsid w:val="00817D8F"/>
    <w:rsid w:val="00832EF4"/>
    <w:rsid w:val="00847133"/>
    <w:rsid w:val="008569FD"/>
    <w:rsid w:val="0086068C"/>
    <w:rsid w:val="00864F10"/>
    <w:rsid w:val="00875AF2"/>
    <w:rsid w:val="00881D2C"/>
    <w:rsid w:val="00883CED"/>
    <w:rsid w:val="00887650"/>
    <w:rsid w:val="00890689"/>
    <w:rsid w:val="00895354"/>
    <w:rsid w:val="008B006E"/>
    <w:rsid w:val="008D1D3A"/>
    <w:rsid w:val="008E1303"/>
    <w:rsid w:val="008E2808"/>
    <w:rsid w:val="008E3FD3"/>
    <w:rsid w:val="008E4B48"/>
    <w:rsid w:val="008E4BA0"/>
    <w:rsid w:val="008E67DC"/>
    <w:rsid w:val="009051B6"/>
    <w:rsid w:val="00915E31"/>
    <w:rsid w:val="0091685F"/>
    <w:rsid w:val="00926866"/>
    <w:rsid w:val="00940BB7"/>
    <w:rsid w:val="00943AC8"/>
    <w:rsid w:val="009478DD"/>
    <w:rsid w:val="00955856"/>
    <w:rsid w:val="00964A65"/>
    <w:rsid w:val="00972283"/>
    <w:rsid w:val="00972783"/>
    <w:rsid w:val="00983549"/>
    <w:rsid w:val="00985885"/>
    <w:rsid w:val="00987340"/>
    <w:rsid w:val="009930BE"/>
    <w:rsid w:val="00993F9F"/>
    <w:rsid w:val="009A50AC"/>
    <w:rsid w:val="009A6124"/>
    <w:rsid w:val="009B2174"/>
    <w:rsid w:val="009B3B90"/>
    <w:rsid w:val="009C1E25"/>
    <w:rsid w:val="009C7BF5"/>
    <w:rsid w:val="009F2AF5"/>
    <w:rsid w:val="009F5527"/>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6059"/>
    <w:rsid w:val="00A92447"/>
    <w:rsid w:val="00A92D5B"/>
    <w:rsid w:val="00A963E5"/>
    <w:rsid w:val="00AA229D"/>
    <w:rsid w:val="00AA3588"/>
    <w:rsid w:val="00AB1234"/>
    <w:rsid w:val="00AB1E64"/>
    <w:rsid w:val="00AC21DD"/>
    <w:rsid w:val="00AC37AA"/>
    <w:rsid w:val="00AD4E12"/>
    <w:rsid w:val="00AD5BEF"/>
    <w:rsid w:val="00AE29F3"/>
    <w:rsid w:val="00AE42D7"/>
    <w:rsid w:val="00B07ECC"/>
    <w:rsid w:val="00B2621B"/>
    <w:rsid w:val="00B26D1C"/>
    <w:rsid w:val="00B26F21"/>
    <w:rsid w:val="00B4649C"/>
    <w:rsid w:val="00B46CC7"/>
    <w:rsid w:val="00B50AE9"/>
    <w:rsid w:val="00B562BC"/>
    <w:rsid w:val="00B66A6B"/>
    <w:rsid w:val="00B74058"/>
    <w:rsid w:val="00B77D6E"/>
    <w:rsid w:val="00B8726C"/>
    <w:rsid w:val="00B9090B"/>
    <w:rsid w:val="00BA1373"/>
    <w:rsid w:val="00BA1A86"/>
    <w:rsid w:val="00BA33FA"/>
    <w:rsid w:val="00BB70E2"/>
    <w:rsid w:val="00BC554A"/>
    <w:rsid w:val="00BD17B0"/>
    <w:rsid w:val="00BD184E"/>
    <w:rsid w:val="00BD4664"/>
    <w:rsid w:val="00BE6DFE"/>
    <w:rsid w:val="00BF2D37"/>
    <w:rsid w:val="00BF576A"/>
    <w:rsid w:val="00C0216F"/>
    <w:rsid w:val="00C0545B"/>
    <w:rsid w:val="00C16417"/>
    <w:rsid w:val="00C25125"/>
    <w:rsid w:val="00C45E18"/>
    <w:rsid w:val="00C55562"/>
    <w:rsid w:val="00C82123"/>
    <w:rsid w:val="00C909F4"/>
    <w:rsid w:val="00CA4C2B"/>
    <w:rsid w:val="00CC2654"/>
    <w:rsid w:val="00CD4EDB"/>
    <w:rsid w:val="00CD5C30"/>
    <w:rsid w:val="00CE44F4"/>
    <w:rsid w:val="00CE6792"/>
    <w:rsid w:val="00D01D27"/>
    <w:rsid w:val="00D05BC8"/>
    <w:rsid w:val="00D1359C"/>
    <w:rsid w:val="00D13E2F"/>
    <w:rsid w:val="00D147F8"/>
    <w:rsid w:val="00D15A63"/>
    <w:rsid w:val="00D41C8E"/>
    <w:rsid w:val="00D45104"/>
    <w:rsid w:val="00D6375C"/>
    <w:rsid w:val="00D7033E"/>
    <w:rsid w:val="00D717AC"/>
    <w:rsid w:val="00D72A7B"/>
    <w:rsid w:val="00D748FD"/>
    <w:rsid w:val="00D77940"/>
    <w:rsid w:val="00D8479C"/>
    <w:rsid w:val="00DA62F8"/>
    <w:rsid w:val="00DB5B09"/>
    <w:rsid w:val="00DC14FB"/>
    <w:rsid w:val="00DC1DEC"/>
    <w:rsid w:val="00DC542B"/>
    <w:rsid w:val="00DD1153"/>
    <w:rsid w:val="00DD3282"/>
    <w:rsid w:val="00DD3607"/>
    <w:rsid w:val="00DE4709"/>
    <w:rsid w:val="00DE684C"/>
    <w:rsid w:val="00DF58B7"/>
    <w:rsid w:val="00E01B6B"/>
    <w:rsid w:val="00E03E9B"/>
    <w:rsid w:val="00E203A6"/>
    <w:rsid w:val="00E276C4"/>
    <w:rsid w:val="00E31527"/>
    <w:rsid w:val="00E36DB5"/>
    <w:rsid w:val="00E414E4"/>
    <w:rsid w:val="00E50FA5"/>
    <w:rsid w:val="00E5111D"/>
    <w:rsid w:val="00E53F54"/>
    <w:rsid w:val="00E54E1E"/>
    <w:rsid w:val="00E56758"/>
    <w:rsid w:val="00E61DD1"/>
    <w:rsid w:val="00E64077"/>
    <w:rsid w:val="00E91CC1"/>
    <w:rsid w:val="00E94972"/>
    <w:rsid w:val="00E96AB9"/>
    <w:rsid w:val="00E96E00"/>
    <w:rsid w:val="00EB3DFF"/>
    <w:rsid w:val="00EB69C2"/>
    <w:rsid w:val="00EC6B87"/>
    <w:rsid w:val="00EE0E42"/>
    <w:rsid w:val="00EE1309"/>
    <w:rsid w:val="00EE1A54"/>
    <w:rsid w:val="00EE248F"/>
    <w:rsid w:val="00F02E01"/>
    <w:rsid w:val="00F125A7"/>
    <w:rsid w:val="00F20EA9"/>
    <w:rsid w:val="00F44861"/>
    <w:rsid w:val="00F45AB6"/>
    <w:rsid w:val="00F50E8A"/>
    <w:rsid w:val="00F62047"/>
    <w:rsid w:val="00F649EC"/>
    <w:rsid w:val="00F743CF"/>
    <w:rsid w:val="00F77AFE"/>
    <w:rsid w:val="00F8204A"/>
    <w:rsid w:val="00F82856"/>
    <w:rsid w:val="00FA5478"/>
    <w:rsid w:val="00FB30C5"/>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1</TotalTime>
  <Pages>63</Pages>
  <Words>33352</Words>
  <Characters>190108</Characters>
  <Application>Microsoft Office Word</Application>
  <DocSecurity>0</DocSecurity>
  <Lines>1584</Lines>
  <Paragraphs>44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23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68</cp:revision>
  <cp:lastPrinted>2024-01-12T12:12:00Z</cp:lastPrinted>
  <dcterms:created xsi:type="dcterms:W3CDTF">2023-09-23T17:00:00Z</dcterms:created>
  <dcterms:modified xsi:type="dcterms:W3CDTF">2024-01-19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cOONbo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